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825C3" w14:textId="534574FC"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under </w:t>
      </w:r>
      <w:r w:rsidR="006A50FA">
        <w:t>Long-Term Starvation</w:t>
      </w:r>
    </w:p>
    <w:p w14:paraId="504D8986" w14:textId="77777777" w:rsidR="006A50FA" w:rsidRPr="006A50FA" w:rsidRDefault="006A50FA" w:rsidP="006A50FA"/>
    <w:p w14:paraId="49A1B1CC"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5B2EA9F6"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283B2DD1" w14:textId="77777777" w:rsidR="002248F9" w:rsidRDefault="002248F9" w:rsidP="00411563">
      <w:pPr>
        <w:pStyle w:val="BodyText"/>
        <w:spacing w:after="0"/>
      </w:pPr>
      <w:r>
        <w:rPr>
          <w:vertAlign w:val="superscript"/>
        </w:rPr>
        <w:t>6</w:t>
      </w:r>
      <w:r>
        <w:t>Department of Biological Sciences, University of Idaho</w:t>
      </w:r>
    </w:p>
    <w:p w14:paraId="0159708A"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5F3F07CB"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101AD04A" w14:textId="77777777" w:rsidR="002248F9" w:rsidRDefault="002248F9" w:rsidP="002248F9">
      <w:pPr>
        <w:pStyle w:val="BodyText"/>
      </w:pPr>
      <w:r>
        <w:rPr>
          <w:vertAlign w:val="superscript"/>
        </w:rPr>
        <w:t>*</w:t>
      </w:r>
      <w:r>
        <w:t>Current address: Department of Biological Engineering, Massachusetts Institute of Technology</w:t>
      </w:r>
    </w:p>
    <w:p w14:paraId="5656AAB1" w14:textId="6CE86857" w:rsidR="000D1D07" w:rsidRDefault="000D1D07" w:rsidP="000D1D07">
      <w:pPr>
        <w:pStyle w:val="NoSpacing"/>
      </w:pPr>
      <w:r w:rsidRPr="000D1D07">
        <w:rPr>
          <w:vertAlign w:val="superscript"/>
        </w:rPr>
        <w:t>#</w:t>
      </w:r>
      <w:r>
        <w:t>Corresponding authors:</w:t>
      </w:r>
    </w:p>
    <w:p w14:paraId="352B9445" w14:textId="624895B5" w:rsidR="000D1D07" w:rsidRDefault="000D1D07" w:rsidP="000D1D07">
      <w:pPr>
        <w:pStyle w:val="NoSpacing"/>
      </w:pPr>
      <w:r>
        <w:t xml:space="preserve">Jeffrey E. Barrick, </w:t>
      </w:r>
      <w:r w:rsidRPr="000D1D07">
        <w:t>jbarrick@cm.utexas.edu</w:t>
      </w:r>
    </w:p>
    <w:p w14:paraId="63E3E6BE" w14:textId="07723FD6" w:rsidR="000D1D07" w:rsidRDefault="000D1D07" w:rsidP="000D1D07">
      <w:pPr>
        <w:pStyle w:val="NoSpacing"/>
      </w:pPr>
      <w:r>
        <w:t xml:space="preserve">Edward M. </w:t>
      </w:r>
      <w:proofErr w:type="spellStart"/>
      <w:r>
        <w:t>Marcotte</w:t>
      </w:r>
      <w:proofErr w:type="spellEnd"/>
      <w:r>
        <w:t xml:space="preserve">, </w:t>
      </w:r>
      <w:r w:rsidRPr="000D1D07">
        <w:t>edward.marcotte@gmail.com</w:t>
      </w:r>
    </w:p>
    <w:p w14:paraId="679818D0" w14:textId="2CD70DCF" w:rsidR="000D1D07" w:rsidRPr="00A00188" w:rsidRDefault="000D1D07" w:rsidP="000D1D07">
      <w:pPr>
        <w:pStyle w:val="NoSpacing"/>
      </w:pPr>
      <w:r>
        <w:t>Claus O. Wilke, wilke@austin.utexas.edu</w:t>
      </w:r>
    </w:p>
    <w:p w14:paraId="004163A3"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6FB56825" w14:textId="2AF7D209" w:rsidR="00067B71" w:rsidRDefault="005A50CF" w:rsidP="00067B71">
      <w:pPr>
        <w:pStyle w:val="Heading2"/>
      </w:pPr>
      <w:r>
        <w:lastRenderedPageBreak/>
        <w:t>Abstract</w:t>
      </w:r>
    </w:p>
    <w:p w14:paraId="08307A51" w14:textId="36C7A37A" w:rsidR="004F4BF4" w:rsidRDefault="004F4BF4" w:rsidP="004F4BF4">
      <w:pPr>
        <w:pStyle w:val="NoSpacing"/>
      </w:pPr>
      <w:r>
        <w:t>How do bacteria regulate their cellular physiology in response to changes in growth cond</w:t>
      </w:r>
      <w:r>
        <w:t>i</w:t>
      </w:r>
      <w:r>
        <w:t xml:space="preserve">tions? Here, we present a detailed characterization of </w:t>
      </w:r>
      <w:r w:rsidRPr="005D60A1">
        <w:rPr>
          <w:i/>
        </w:rPr>
        <w:t>E</w:t>
      </w:r>
      <w:r>
        <w:rPr>
          <w:i/>
        </w:rPr>
        <w:t>scherichia</w:t>
      </w:r>
      <w:r w:rsidRPr="005D60A1">
        <w:rPr>
          <w:i/>
        </w:rPr>
        <w:t xml:space="preserve"> coli</w:t>
      </w:r>
      <w:r>
        <w:t xml:space="preserve"> growth and starv</w:t>
      </w:r>
      <w:r>
        <w:t>a</w:t>
      </w:r>
      <w:r>
        <w:t>tion over a time-course lasting two weeks. We have measured multiple cellular comp</w:t>
      </w:r>
      <w:r>
        <w:t>o</w:t>
      </w:r>
      <w:r>
        <w:t xml:space="preserve">nents, including RNA and proteins at deep genomic coverage, as well as lipid modifications and flux through central metabolism. Our study focuses on the physiological response of </w:t>
      </w:r>
      <w:r w:rsidRPr="00293C5E">
        <w:rPr>
          <w:i/>
        </w:rPr>
        <w:t>E</w:t>
      </w:r>
      <w:r>
        <w:rPr>
          <w:i/>
        </w:rPr>
        <w:t>.</w:t>
      </w:r>
      <w:r w:rsidRPr="00293C5E">
        <w:rPr>
          <w:i/>
        </w:rPr>
        <w:t xml:space="preserve"> coli</w:t>
      </w:r>
      <w:r>
        <w:t xml:space="preserve"> </w:t>
      </w:r>
      <w:r w:rsidRPr="005D60A1">
        <w:t>to starvation</w:t>
      </w:r>
      <w:r>
        <w:t xml:space="preserve">, not on the </w:t>
      </w:r>
      <w:r w:rsidR="00935EC7">
        <w:t xml:space="preserve">genetic </w:t>
      </w:r>
      <w:r>
        <w:t xml:space="preserve">adaptation of </w:t>
      </w:r>
      <w:r w:rsidRPr="00293C5E">
        <w:rPr>
          <w:i/>
        </w:rPr>
        <w:t>E. coli</w:t>
      </w:r>
      <w:r>
        <w:t xml:space="preserve"> to </w:t>
      </w:r>
      <w:r w:rsidR="00A42BEC">
        <w:t xml:space="preserve">utilize alternative nutrients. </w:t>
      </w:r>
      <w:r>
        <w:t xml:space="preserve">By comparing and contrasting our </w:t>
      </w:r>
      <w:proofErr w:type="spellStart"/>
      <w:r>
        <w:t>transcriptomic</w:t>
      </w:r>
      <w:proofErr w:type="spellEnd"/>
      <w:r>
        <w:t xml:space="preserve"> and proteomic data, we have found that post-transcriptional regulation, such as protein degradation, can contribute to important differences in protein expression and ph</w:t>
      </w:r>
      <w:r w:rsidR="00935EC7">
        <w:t>ysiological regulation. Strikingly</w:t>
      </w:r>
      <w:r>
        <w:t>,</w:t>
      </w:r>
      <w:r w:rsidRPr="005C70E6">
        <w:t xml:space="preserve"> mRNAs are wid</w:t>
      </w:r>
      <w:r w:rsidRPr="005C70E6">
        <w:t>e</w:t>
      </w:r>
      <w:r w:rsidRPr="005C70E6">
        <w:t xml:space="preserve">ly </w:t>
      </w:r>
      <w:proofErr w:type="gramStart"/>
      <w:r w:rsidRPr="005C70E6">
        <w:t>down-regulated</w:t>
      </w:r>
      <w:proofErr w:type="gramEnd"/>
      <w:r w:rsidRPr="005C70E6">
        <w:t xml:space="preserve"> in response to glucose starvation, presumably as a strategy for reducing new protein synthesis.</w:t>
      </w:r>
      <w:r>
        <w:t xml:space="preserve"> Finally, we outline a novel strategy for classifying expression-profile time courses into distinct catego</w:t>
      </w:r>
      <w:r w:rsidR="00E05570">
        <w:t>ries in an unbiased manner</w:t>
      </w:r>
      <w:r>
        <w:t>.</w:t>
      </w:r>
    </w:p>
    <w:p w14:paraId="682E8723" w14:textId="77777777"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5C034472" w14:textId="77777777" w:rsidR="00B05A6C" w:rsidRDefault="00BA5B3C" w:rsidP="00263053">
      <w:pPr>
        <w:pStyle w:val="Heading1"/>
      </w:pPr>
      <w:r>
        <w:t>Introduction</w:t>
      </w:r>
    </w:p>
    <w:p w14:paraId="0465B77D" w14:textId="41FCCD47"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w:t>
      </w:r>
      <w:r w:rsidR="002248F9">
        <w:t xml:space="preserve">as </w:t>
      </w:r>
      <w:r w:rsidR="002248F9" w:rsidRPr="00EE3AEA">
        <w:rPr>
          <w:i/>
        </w:rPr>
        <w:t>E</w:t>
      </w:r>
      <w:r w:rsidR="002248F9">
        <w:rPr>
          <w:i/>
        </w:rPr>
        <w:t>scherichia</w:t>
      </w:r>
      <w:r w:rsidR="002248F9" w:rsidRPr="00EE3AEA">
        <w:rPr>
          <w:i/>
        </w:rPr>
        <w:t xml:space="preserve"> coli</w:t>
      </w:r>
      <w:r w:rsidR="002248F9">
        <w:rPr>
          <w:i/>
        </w:rPr>
        <w:t>,</w:t>
      </w:r>
      <w:r w:rsidR="002248F9">
        <w:t xml:space="preserve"> as it transitions from exponential </w:t>
      </w:r>
      <w:r w:rsidR="00BF737D">
        <w:t>growth</w:t>
      </w:r>
      <w:r w:rsidR="002248F9">
        <w:t xml:space="preserve"> to a stationary phase where it eventually ceases dividing as nutrients </w:t>
      </w:r>
      <w:r w:rsidR="00FD03A3">
        <w:t>become</w:t>
      </w:r>
      <w:r w:rsidR="002248F9">
        <w:t xml:space="preserve"> e</w:t>
      </w:r>
      <w:r w:rsidR="002248F9">
        <w:t>x</w:t>
      </w:r>
      <w:r w:rsidR="002248F9">
        <w:t>hausted</w:t>
      </w:r>
      <w:r w:rsidR="002248F9" w:rsidRPr="00EE3AEA" w:rsidDel="002248F9">
        <w:rPr>
          <w:i/>
        </w:rPr>
        <w:t xml:space="preserve"> </w:t>
      </w:r>
      <w:r w:rsidR="0005168B">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05168B">
        <w:fldChar w:fldCharType="separate"/>
      </w:r>
      <w:r w:rsidR="00B05A6C">
        <w:rPr>
          <w:noProof/>
        </w:rPr>
        <w:t>(Neidhardt and Curtiss, 1996)</w:t>
      </w:r>
      <w:r w:rsidR="0005168B">
        <w:fldChar w:fldCharType="end"/>
      </w:r>
      <w:r w:rsidR="00B05A6C">
        <w:t xml:space="preserve">. However, </w:t>
      </w:r>
      <w:r>
        <w:t xml:space="preserve">how </w:t>
      </w:r>
      <w:r w:rsidR="00B05A6C">
        <w:t xml:space="preserve">these changes </w:t>
      </w:r>
      <w:r>
        <w:t xml:space="preserve">affect </w:t>
      </w:r>
      <w:r w:rsidR="00B05A6C">
        <w:t>specific cellular compo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 xml:space="preserve">conducted </w:t>
      </w:r>
      <w:r w:rsidR="00D16365">
        <w:t xml:space="preserve">at the genome </w:t>
      </w:r>
      <w:r w:rsidR="00B05A6C">
        <w:t>scale</w:t>
      </w:r>
      <w:r w:rsidR="00D16365">
        <w:t>, tend to have limited completeness</w:t>
      </w:r>
      <w:r>
        <w:t>,</w:t>
      </w:r>
      <w:r w:rsidR="00B05A6C">
        <w:t xml:space="preserve"> in at least two ways. First, most studies </w:t>
      </w:r>
      <w:r w:rsidR="00720479">
        <w:t>collect</w:t>
      </w:r>
      <w:r w:rsidR="00B05A6C">
        <w:t xml:space="preserve"> only one type of genome-scale data.</w:t>
      </w:r>
      <w:r w:rsidR="005526EE">
        <w:t xml:space="preserve"> For example, they either measure changes in </w:t>
      </w:r>
      <w:r w:rsidR="00BF737D">
        <w:t xml:space="preserve">gene </w:t>
      </w:r>
      <w:r w:rsidR="005526EE">
        <w:t xml:space="preserve">expression, through RNA or protein levels, or they measure changes in metabolites. </w:t>
      </w:r>
      <w:r w:rsidR="00B05A6C">
        <w:t>Second, technological limitations often prevent the detection of some subset of molecules in a category of interest. For example, small bacterial RNA</w:t>
      </w:r>
      <w:r w:rsidR="00720479">
        <w:t xml:space="preserve">s </w:t>
      </w:r>
      <w:r w:rsidR="00B05A6C">
        <w:t xml:space="preserve">with key roles in regulation </w:t>
      </w:r>
      <w:r w:rsidR="00720479">
        <w:t xml:space="preserve">may be </w:t>
      </w:r>
      <w:r w:rsidR="00B05A6C">
        <w:t xml:space="preserve">lost </w:t>
      </w:r>
      <w:r w:rsidR="00720479">
        <w:t xml:space="preserve">from a sample </w:t>
      </w:r>
      <w:r w:rsidR="00B05A6C">
        <w:t>when using typical methods</w:t>
      </w:r>
      <w:r w:rsidR="00720479">
        <w:t xml:space="preserve"> to purify “total” RNA from cells</w:t>
      </w:r>
      <w:r w:rsidR="00B05A6C">
        <w:t xml:space="preserve"> </w:t>
      </w:r>
      <w:r w:rsidR="0005168B">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05168B">
        <w:fldChar w:fldCharType="separate"/>
      </w:r>
      <w:r w:rsidR="00B05A6C">
        <w:rPr>
          <w:noProof/>
        </w:rPr>
        <w:t>(Stead et al., 2012)</w:t>
      </w:r>
      <w:r w:rsidR="0005168B">
        <w:fldChar w:fldCharType="end"/>
      </w:r>
      <w:r w:rsidR="00D16365">
        <w:t>. Furthermore, DNA microarray-</w:t>
      </w:r>
      <w:r w:rsidR="00B05A6C">
        <w:t>based methods for</w:t>
      </w:r>
      <w:r>
        <w:t xml:space="preserve"> profiling gene e</w:t>
      </w:r>
      <w:r>
        <w:t>x</w:t>
      </w:r>
      <w:r>
        <w:t>pression can</w:t>
      </w:r>
      <w:r w:rsidR="00B05A6C">
        <w:t xml:space="preserve"> only detect specific RNA sequences depending on the de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05168B">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05168B">
        <w:fldChar w:fldCharType="separate"/>
      </w:r>
      <w:r w:rsidR="00B05A6C">
        <w:rPr>
          <w:noProof/>
        </w:rPr>
        <w:t>(Wang et al., 2009)</w:t>
      </w:r>
      <w:r w:rsidR="0005168B">
        <w:fldChar w:fldCharType="end"/>
      </w:r>
      <w:r w:rsidR="00B05A6C">
        <w:t>. Similarly, in proteomics, 2-D gel electrophoresis approaches typically detect many fewer proteins than newer mass spectrometry based shotgun methods</w:t>
      </w:r>
      <w:r w:rsidR="008F0DD3">
        <w:t xml:space="preserve"> </w:t>
      </w:r>
      <w:r w:rsidR="0005168B"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sidRPr="008F0DD3">
        <w:rPr>
          <w:color w:val="auto"/>
        </w:rPr>
        <w:fldChar w:fldCharType="separate"/>
      </w:r>
      <w:r w:rsidR="008F0DD3" w:rsidRPr="008F0DD3">
        <w:rPr>
          <w:rFonts w:eastAsia="Times New Roman" w:cs="Times New Roman"/>
          <w:color w:val="auto"/>
        </w:rPr>
        <w:t>(So</w:t>
      </w:r>
      <w:r w:rsidR="008F0DD3" w:rsidRPr="008F0DD3">
        <w:rPr>
          <w:rFonts w:eastAsia="Times New Roman" w:cs="Times New Roman"/>
          <w:color w:val="auto"/>
        </w:rPr>
        <w:t>a</w:t>
      </w:r>
      <w:r w:rsidR="008F0DD3" w:rsidRPr="008F0DD3">
        <w:rPr>
          <w:rFonts w:eastAsia="Times New Roman" w:cs="Times New Roman"/>
          <w:color w:val="auto"/>
        </w:rPr>
        <w:t xml:space="preserve">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05168B" w:rsidRPr="008F0DD3">
        <w:rPr>
          <w:color w:val="auto"/>
        </w:rPr>
        <w:fldChar w:fldCharType="end"/>
      </w:r>
      <w:r w:rsidR="008F0DD3" w:rsidRPr="008F0DD3">
        <w:rPr>
          <w:color w:val="auto"/>
        </w:rPr>
        <w:t>.</w:t>
      </w:r>
      <w:r w:rsidR="008F0DD3">
        <w:t xml:space="preserve"> </w:t>
      </w:r>
    </w:p>
    <w:p w14:paraId="4D3CE35E" w14:textId="77777777" w:rsidR="00B05A6C" w:rsidRDefault="00B05A6C" w:rsidP="006C6960">
      <w:pPr>
        <w:pStyle w:val="NoSpacing"/>
      </w:pPr>
    </w:p>
    <w:p w14:paraId="33EB6664" w14:textId="42D56BA4"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05168B">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05168B">
        <w:fldChar w:fldCharType="separate"/>
      </w:r>
      <w:r w:rsidR="00B05A6C">
        <w:rPr>
          <w:noProof/>
        </w:rPr>
        <w:t>(Morita, 1990)</w:t>
      </w:r>
      <w:r w:rsidR="0005168B">
        <w:fldChar w:fldCharType="end"/>
      </w:r>
      <w:r w:rsidR="00B05A6C" w:rsidRPr="00B05A6C">
        <w:t xml:space="preserve">. Most studies </w:t>
      </w:r>
      <w:r w:rsidR="00B05A6C">
        <w:t xml:space="preserve">of this </w:t>
      </w:r>
      <w:r w:rsidR="00D16365">
        <w:t xml:space="preserve">metabolic state </w:t>
      </w:r>
      <w:r w:rsidR="00B05A6C" w:rsidRPr="00B05A6C">
        <w:t xml:space="preserve">have concentrated on </w:t>
      </w:r>
      <w:r w:rsidR="00680963">
        <w:t>the long-term survival of</w:t>
      </w:r>
      <w:r w:rsidR="00D36196">
        <w:t xml:space="preserve"> cells in </w:t>
      </w:r>
      <w:r w:rsidR="00B05A6C" w:rsidRPr="00B05A6C">
        <w:t xml:space="preserve">rich </w:t>
      </w:r>
      <w:r w:rsidR="001269D0">
        <w:t>medium</w:t>
      </w:r>
      <w:r w:rsidR="009D7802">
        <w:t xml:space="preserve"> </w:t>
      </w:r>
      <w:r w:rsidR="00411563">
        <w:fldChar w:fldCharType="begin"/>
      </w:r>
      <w:r w:rsidR="00411563">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411563">
        <w:fldChar w:fldCharType="separate"/>
      </w:r>
      <w:r w:rsidR="00411563">
        <w:rPr>
          <w:noProof/>
        </w:rPr>
        <w:t>(Finkel, 2006)</w:t>
      </w:r>
      <w:r w:rsidR="00411563">
        <w:fldChar w:fldCharType="end"/>
      </w:r>
      <w:r w:rsidR="00720479">
        <w:t xml:space="preserve">. </w:t>
      </w:r>
      <w:r w:rsidR="009D7802">
        <w:t>U</w:t>
      </w:r>
      <w:r w:rsidR="00720479">
        <w:t>nder these conditions,</w:t>
      </w:r>
      <w:r w:rsidR="00B05A6C" w:rsidRPr="00B05A6C">
        <w:t xml:space="preserve"> </w:t>
      </w:r>
      <w:r w:rsidR="00826E40" w:rsidRPr="00411563">
        <w:rPr>
          <w:i/>
        </w:rPr>
        <w:t>E. coli</w:t>
      </w:r>
      <w:r w:rsidR="00826E40" w:rsidRPr="00B05A6C">
        <w:t xml:space="preserve"> </w:t>
      </w:r>
      <w:r w:rsidR="00826E40">
        <w:t>experiences</w:t>
      </w:r>
      <w:r w:rsidR="00D36196">
        <w:t xml:space="preserve"> </w:t>
      </w:r>
      <w:r w:rsidR="00B05A6C" w:rsidRPr="00B05A6C">
        <w:t xml:space="preserve">an ecological catastrophe </w:t>
      </w:r>
      <w:r w:rsidR="00826E40">
        <w:t>in which 90-</w:t>
      </w:r>
      <w:r w:rsidR="00680963">
        <w:t xml:space="preserve">99% of the cells </w:t>
      </w:r>
      <w:r w:rsidR="00826E40">
        <w:t xml:space="preserve">die within a few days </w:t>
      </w:r>
      <w:r w:rsidR="009D7802">
        <w:t>due to</w:t>
      </w:r>
      <w:r w:rsidR="00680963">
        <w:t xml:space="preserve"> </w:t>
      </w:r>
      <w:r w:rsidR="00720479">
        <w:t xml:space="preserve">pH </w:t>
      </w:r>
      <w:r w:rsidR="009D7802">
        <w:t xml:space="preserve">and nutrient </w:t>
      </w:r>
      <w:r w:rsidR="00826E40">
        <w:t>change</w:t>
      </w:r>
      <w:r w:rsidR="009D7802">
        <w:t>s</w:t>
      </w:r>
      <w:r w:rsidR="00826E40">
        <w:t xml:space="preserve"> </w:t>
      </w:r>
      <w:r w:rsidR="00680963">
        <w:t>in the medi</w:t>
      </w:r>
      <w:r w:rsidR="00826E40">
        <w:t>um</w:t>
      </w:r>
      <w:r w:rsidR="00680963">
        <w:t>,</w:t>
      </w:r>
      <w:r w:rsidR="00B05A6C" w:rsidRPr="00B05A6C">
        <w:t xml:space="preserve"> and mutants</w:t>
      </w:r>
      <w:r w:rsidR="008A4FC4">
        <w:t xml:space="preserve"> emerge</w:t>
      </w:r>
      <w:r w:rsidR="00B05A6C" w:rsidRPr="00B05A6C">
        <w:t xml:space="preserve"> </w:t>
      </w:r>
      <w:r w:rsidR="008A4FC4">
        <w:t xml:space="preserve">that </w:t>
      </w:r>
      <w:r w:rsidR="00B05A6C" w:rsidRPr="00B05A6C">
        <w:t>continue</w:t>
      </w:r>
      <w:r w:rsidR="008A4FC4">
        <w:t xml:space="preserve"> to</w:t>
      </w:r>
      <w:r w:rsidR="00B05A6C" w:rsidRPr="00B05A6C">
        <w:t xml:space="preserve"> divi</w:t>
      </w:r>
      <w:r w:rsidR="008A4FC4">
        <w:t>de</w:t>
      </w:r>
      <w:r w:rsidR="00680963">
        <w:t xml:space="preserve"> on </w:t>
      </w:r>
      <w:r w:rsidR="00826E40">
        <w:t xml:space="preserve">the </w:t>
      </w:r>
      <w:r w:rsidR="00680963">
        <w:t>resources released from dead cells</w:t>
      </w:r>
      <w:r w:rsidR="00B05A6C" w:rsidRPr="00B05A6C">
        <w:t xml:space="preserve"> </w:t>
      </w:r>
      <w:r w:rsidR="00411563">
        <w:fldChar w:fldCharType="begin"/>
      </w:r>
      <w:r w:rsidR="00411563">
        <w:instrText xml:space="preserve"> ADDIN ZOTERO_ITEM CSL_CITATION {"citationID":"dfh77dan2","properties":{"formattedCitation":"(Farrell and Finkel, 2003; Finkel and Kolter, 1999; Zambrano et al., 1993)","plainCitation":"(Farrell and Finkel, 2003; Finkel and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411563">
        <w:fldChar w:fldCharType="separate"/>
      </w:r>
      <w:r w:rsidR="00411563">
        <w:rPr>
          <w:noProof/>
        </w:rPr>
        <w:t>(Farrell and Finkel, 2003; Finkel and Kolter, 1999; Zambrano et al., 1993)</w:t>
      </w:r>
      <w:r w:rsidR="00411563">
        <w:fldChar w:fldCharType="end"/>
      </w:r>
      <w:r w:rsidR="00B05A6C" w:rsidRPr="00B05A6C">
        <w:t xml:space="preserve"> Thus, these </w:t>
      </w:r>
      <w:r w:rsidR="00680963">
        <w:t>are</w:t>
      </w:r>
      <w:r w:rsidR="00B05A6C" w:rsidRPr="00B05A6C">
        <w:t xml:space="preserve"> studies of </w:t>
      </w:r>
      <w:r w:rsidR="000A786B">
        <w:t xml:space="preserve">genetic </w:t>
      </w:r>
      <w:r w:rsidR="00434605">
        <w:t>adaptation</w:t>
      </w:r>
      <w:r w:rsidR="00434605" w:rsidRPr="00B05A6C">
        <w:t xml:space="preserve"> </w:t>
      </w:r>
      <w:r w:rsidR="00B05A6C" w:rsidRPr="00B05A6C">
        <w:t xml:space="preserve">to </w:t>
      </w:r>
      <w:r w:rsidR="00564844">
        <w:t>changed conditions</w:t>
      </w:r>
      <w:r w:rsidR="00B05A6C" w:rsidRPr="00B05A6C">
        <w:t xml:space="preserve"> rather than purely of </w:t>
      </w:r>
      <w:r w:rsidR="000A786B">
        <w:t xml:space="preserve">changes in </w:t>
      </w:r>
      <w:r w:rsidR="00B05A6C" w:rsidRPr="00B05A6C">
        <w:t>cellular physiology in stressed</w:t>
      </w:r>
      <w:r w:rsidR="00B95052">
        <w:t xml:space="preserve"> and</w:t>
      </w:r>
      <w:r w:rsidR="00B05A6C" w:rsidRPr="00B05A6C">
        <w:t xml:space="preserve"> starving, but </w:t>
      </w:r>
      <w:r w:rsidR="00B95052">
        <w:t xml:space="preserve">genetically </w:t>
      </w:r>
      <w:r w:rsidR="00B05A6C" w:rsidRPr="00B05A6C">
        <w:t>wild-type</w:t>
      </w:r>
      <w:r w:rsidR="00434605">
        <w:t>,</w:t>
      </w:r>
      <w:r w:rsidR="00B05A6C" w:rsidRPr="00B05A6C">
        <w:t xml:space="preserve"> cells.</w:t>
      </w:r>
      <w:r w:rsidR="006A50FA">
        <w:t xml:space="preserve"> </w:t>
      </w:r>
    </w:p>
    <w:p w14:paraId="68C3CA9D" w14:textId="77777777" w:rsidR="00B05A6C" w:rsidRDefault="00B05A6C" w:rsidP="006C6960">
      <w:pPr>
        <w:pStyle w:val="NoSpacing"/>
      </w:pPr>
    </w:p>
    <w:p w14:paraId="3A40E365" w14:textId="7E8B7D65"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w:t>
      </w:r>
      <w:r w:rsidR="008A4FC4">
        <w:t>ed</w:t>
      </w:r>
      <w:r>
        <w:t xml:space="preserve"> a starvation state but </w:t>
      </w:r>
      <w:r w:rsidR="008A4FC4">
        <w:t xml:space="preserve">did </w:t>
      </w:r>
      <w:r>
        <w:t xml:space="preserve">not </w:t>
      </w:r>
      <w:r w:rsidR="009C4950">
        <w:t xml:space="preserve">lose viability </w:t>
      </w:r>
      <w:r w:rsidR="00E97959">
        <w:t>for at least one week</w:t>
      </w:r>
      <w:r>
        <w:t xml:space="preserve">. </w:t>
      </w:r>
      <w:r w:rsidR="002248F9">
        <w:t>We collected</w:t>
      </w:r>
      <w:r w:rsidR="002248F9" w:rsidRPr="00B05A6C">
        <w:t xml:space="preserve"> genome-wide RNA and protein levels</w:t>
      </w:r>
      <w:r w:rsidR="002248F9" w:rsidRPr="003B0D74">
        <w:t xml:space="preserve"> </w:t>
      </w:r>
      <w:r w:rsidR="002248F9">
        <w:t>at multiple time points,</w:t>
      </w:r>
      <w:r w:rsidR="002248F9" w:rsidRPr="00B05A6C">
        <w:t xml:space="preserve"> </w:t>
      </w:r>
      <w:r w:rsidR="002248F9">
        <w:t xml:space="preserve">as well as </w:t>
      </w:r>
      <w:r w:rsidR="002248F9" w:rsidRPr="00B05A6C">
        <w:t>lipid</w:t>
      </w:r>
      <w:r w:rsidR="009347BA">
        <w:t>-</w:t>
      </w:r>
      <w:r w:rsidR="002248F9" w:rsidRPr="00B05A6C">
        <w:t>modification</w:t>
      </w:r>
      <w:r w:rsidR="002248F9">
        <w:t xml:space="preserve"> and </w:t>
      </w:r>
      <w:r w:rsidR="0097451E">
        <w:t xml:space="preserve">central </w:t>
      </w:r>
      <w:r w:rsidR="002248F9">
        <w:t>metabolic-</w:t>
      </w:r>
      <w:r w:rsidR="002248F9" w:rsidRPr="00B05A6C">
        <w:t xml:space="preserve">flux </w:t>
      </w:r>
      <w:r w:rsidR="002248F9">
        <w:t>data</w:t>
      </w:r>
      <w:r w:rsidR="00EF797F">
        <w:t xml:space="preserve">, all </w:t>
      </w:r>
      <w:r w:rsidR="00B05A6C" w:rsidRPr="00B05A6C">
        <w:t>under identical, con</w:t>
      </w:r>
      <w:r w:rsidR="00EF797F">
        <w:t>trolled</w:t>
      </w:r>
      <w:r w:rsidR="00B05A6C" w:rsidRPr="00B05A6C">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t xml:space="preserve">owth and long-term starvation. </w:t>
      </w:r>
      <w:r w:rsidR="0084560E">
        <w:t xml:space="preserve">We </w:t>
      </w:r>
      <w:r w:rsidR="00E226E2">
        <w:t xml:space="preserve">found </w:t>
      </w:r>
      <w:r w:rsidR="0084560E">
        <w:t xml:space="preserve">that post-translational regulation </w:t>
      </w:r>
      <w:r w:rsidR="009347BA">
        <w:t xml:space="preserve">seems to </w:t>
      </w:r>
      <w:r w:rsidR="0084560E">
        <w:t xml:space="preserve">play a </w:t>
      </w:r>
      <w:r w:rsidR="009347BA">
        <w:t xml:space="preserve">global </w:t>
      </w:r>
      <w:r w:rsidR="0084560E">
        <w:t xml:space="preserve">role in buffering proteins with consequences </w:t>
      </w:r>
      <w:r w:rsidR="009347BA">
        <w:t>for how</w:t>
      </w:r>
      <w:r w:rsidR="0084560E">
        <w:t xml:space="preserve"> </w:t>
      </w:r>
      <w:r w:rsidR="0084560E">
        <w:rPr>
          <w:i/>
          <w:iCs/>
        </w:rPr>
        <w:t>E. coli</w:t>
      </w:r>
      <w:r w:rsidR="008F0DD3">
        <w:t xml:space="preserve"> physiology</w:t>
      </w:r>
      <w:r w:rsidR="009347BA">
        <w:t xml:space="preserve"> is regulated</w:t>
      </w:r>
      <w:r w:rsidR="00434605">
        <w:t>,</w:t>
      </w:r>
      <w:r w:rsidR="00FE4345">
        <w:t xml:space="preserve"> and</w:t>
      </w:r>
      <w:r w:rsidR="0084560E">
        <w:t xml:space="preserve"> that the mRNA pool </w:t>
      </w:r>
      <w:r w:rsidR="007F15B3">
        <w:t>was</w:t>
      </w:r>
      <w:r w:rsidR="0084560E">
        <w:t xml:space="preserve"> drast</w:t>
      </w:r>
      <w:r w:rsidR="0084560E">
        <w:t>i</w:t>
      </w:r>
      <w:r w:rsidR="0084560E">
        <w:t>cally reduced</w:t>
      </w:r>
      <w:r w:rsidR="00FC5936">
        <w:t xml:space="preserve"> during starvation,</w:t>
      </w:r>
      <w:r w:rsidR="0084560E">
        <w:t xml:space="preserve"> possibly to limit new protein synthesis overall</w:t>
      </w:r>
      <w:r w:rsidR="00FE4345">
        <w:t xml:space="preserve">. </w:t>
      </w:r>
      <w:r w:rsidR="0084560E">
        <w:t>Additiona</w:t>
      </w:r>
      <w:r w:rsidR="0084560E">
        <w:t>l</w:t>
      </w:r>
      <w:r w:rsidR="0084560E">
        <w:t>ly</w:t>
      </w:r>
      <w:r w:rsidR="00FC5936">
        <w:t>,</w:t>
      </w:r>
      <w:r w:rsidR="0084560E">
        <w:t xml:space="preserve"> </w:t>
      </w:r>
      <w:r w:rsidR="00E226E2">
        <w:t xml:space="preserve">we used a novel </w:t>
      </w:r>
      <w:r w:rsidR="0084560E">
        <w:t>general approach for unbiased classification of expression time courses that could aid in analyzing future gene expression and proteomic time courses.</w:t>
      </w:r>
    </w:p>
    <w:p w14:paraId="666064EB" w14:textId="77777777" w:rsidR="00B05A6C" w:rsidRDefault="00B05A6C" w:rsidP="00A3644C">
      <w:pPr>
        <w:pStyle w:val="NoSpacing"/>
      </w:pPr>
    </w:p>
    <w:p w14:paraId="1B0C734D" w14:textId="77777777" w:rsidR="005A50CF" w:rsidRDefault="005A50CF" w:rsidP="005A50CF">
      <w:pPr>
        <w:pStyle w:val="Heading1"/>
      </w:pPr>
      <w:r>
        <w:t>Results</w:t>
      </w:r>
    </w:p>
    <w:p w14:paraId="47B001FA"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4648A5B8" w14:textId="62F527BE"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xml:space="preserve">, from the same stock, under identical growth conditions of long-term glucose starvation, in the same </w:t>
      </w:r>
      <w:r w:rsidR="001269D0">
        <w:t>medium</w:t>
      </w:r>
      <w:r w:rsidR="00FC5936">
        <w:t>. The</w:t>
      </w:r>
      <w:r>
        <w:t xml:space="preserve"> </w:t>
      </w:r>
      <w:r w:rsidR="002248F9">
        <w:t xml:space="preserve">samples were </w:t>
      </w:r>
      <w:r w:rsidR="00FC5936">
        <w:t>subs</w:t>
      </w:r>
      <w:r w:rsidR="00FC5936">
        <w:t>e</w:t>
      </w:r>
      <w:r w:rsidR="00FC5936">
        <w:t xml:space="preserve">quently </w:t>
      </w:r>
      <w:r>
        <w:t>distributed to different lab</w:t>
      </w:r>
      <w:r w:rsidR="002248F9">
        <w:t>oratories</w:t>
      </w:r>
      <w:r>
        <w:t xml:space="preserve"> </w:t>
      </w:r>
      <w:r w:rsidR="00E226E2">
        <w:t>that measured</w:t>
      </w:r>
      <w:r>
        <w:t xml:space="preserve"> RNA, protein, lipids, and </w:t>
      </w:r>
      <w:r w:rsidR="0097451E">
        <w:t xml:space="preserve">central </w:t>
      </w:r>
      <w:r>
        <w:t>metabolic flux ratios (Figure 1A</w:t>
      </w:r>
      <w:r>
        <w:rPr>
          <w:shd w:val="clear" w:color="auto" w:fill="FFFFFF"/>
        </w:rPr>
        <w:t>).  Fr</w:t>
      </w:r>
      <w:r>
        <w:t xml:space="preserve">eezer stocks of the </w:t>
      </w:r>
      <w:r w:rsidR="00D85427" w:rsidRPr="00D85427">
        <w:rPr>
          <w:iCs/>
        </w:rPr>
        <w:t>REL606</w:t>
      </w:r>
      <w:r>
        <w:rPr>
          <w:i/>
          <w:iCs/>
        </w:rPr>
        <w:t xml:space="preserve"> </w:t>
      </w:r>
      <w:r>
        <w:t>strain were revived for 24</w:t>
      </w:r>
      <w:r w:rsidR="00350F5D">
        <w:t xml:space="preserve"> h</w:t>
      </w:r>
      <w:r>
        <w:t>, diluted and preconditioned for another 24</w:t>
      </w:r>
      <w:r w:rsidR="00350F5D">
        <w:t xml:space="preserve"> h</w:t>
      </w:r>
      <w:r>
        <w:t xml:space="preserve">, and diluted again </w:t>
      </w:r>
      <w:r w:rsidR="002D008E">
        <w:t>to initiate the</w:t>
      </w:r>
      <w:r>
        <w:t xml:space="preserve"> exper</w:t>
      </w:r>
      <w:r>
        <w:t>i</w:t>
      </w:r>
      <w:r>
        <w:t xml:space="preserve">mental time course (Figure 1B). </w:t>
      </w:r>
      <w:r w:rsidR="00C82BD0">
        <w:t xml:space="preserve">Each biological replicate was performed on separate days. </w:t>
      </w:r>
      <w:r>
        <w:t xml:space="preserve">In a pilot experiment a growth curve was </w:t>
      </w:r>
      <w:r w:rsidR="001269D0">
        <w:t>measured</w:t>
      </w:r>
      <w:r>
        <w:t xml:space="preserve"> to determine informative time points for analysis (Figure 1C). Time points spanning </w:t>
      </w:r>
      <w:r w:rsidR="0079361C">
        <w:t>three</w:t>
      </w:r>
      <w:r w:rsidR="00350F5D">
        <w:t xml:space="preserve"> hours</w:t>
      </w:r>
      <w:r w:rsidR="00C42F8A">
        <w:t xml:space="preserve"> to </w:t>
      </w:r>
      <w:r w:rsidR="0079361C">
        <w:t>two week</w:t>
      </w:r>
      <w:r>
        <w:t xml:space="preserve">s were collected and </w:t>
      </w:r>
      <w:r w:rsidR="002D008E">
        <w:t xml:space="preserve">used </w:t>
      </w:r>
      <w:r>
        <w:t>to measure RNA via RNA</w:t>
      </w:r>
      <w:r w:rsidR="00CB2EF9">
        <w:t>-</w:t>
      </w:r>
      <w:proofErr w:type="spellStart"/>
      <w:r>
        <w:t>seq</w:t>
      </w:r>
      <w:proofErr w:type="spellEnd"/>
      <w:r>
        <w:t>, pro</w:t>
      </w:r>
      <w:r w:rsidR="00D83EC1">
        <w:t>teins via LC/MS, l</w:t>
      </w:r>
      <w:r>
        <w:t>ipids via M</w:t>
      </w:r>
      <w:r w:rsidR="00D83EC1">
        <w:t>ALDI</w:t>
      </w:r>
      <w:r>
        <w:t xml:space="preserve">-TOF MS and ESI MS, and </w:t>
      </w:r>
      <w:r w:rsidR="002248F9">
        <w:t xml:space="preserve">central metabolic fluxes </w:t>
      </w:r>
      <w:r>
        <w:t xml:space="preserve">via </w:t>
      </w:r>
      <w:proofErr w:type="gramStart"/>
      <w:r w:rsidR="002248F9" w:rsidRPr="00A92572">
        <w:rPr>
          <w:vertAlign w:val="superscript"/>
        </w:rPr>
        <w:t>13</w:t>
      </w:r>
      <w:r w:rsidR="002248F9">
        <w:t>C</w:t>
      </w:r>
      <w:r w:rsidR="002248F9" w:rsidDel="002248F9">
        <w:t xml:space="preserve"> </w:t>
      </w:r>
      <w:r>
        <w:t xml:space="preserve"> labeled</w:t>
      </w:r>
      <w:proofErr w:type="gramEnd"/>
      <w:r>
        <w:t xml:space="preserve"> glucose and GC-MS (Figure 1D). </w:t>
      </w:r>
      <w:r w:rsidR="007766F5">
        <w:t xml:space="preserve"> </w:t>
      </w:r>
      <w:r w:rsidR="00545772">
        <w:t>In our conditions, the optical density at 600</w:t>
      </w:r>
      <w:r w:rsidR="005F105D">
        <w:t xml:space="preserve"> </w:t>
      </w:r>
      <w:r w:rsidR="00545772">
        <w:t xml:space="preserve">nm </w:t>
      </w:r>
      <w:r w:rsidR="002248F9">
        <w:t>(OD</w:t>
      </w:r>
      <w:r w:rsidR="002248F9" w:rsidRPr="00D33F0B">
        <w:rPr>
          <w:vertAlign w:val="subscript"/>
        </w:rPr>
        <w:t>600</w:t>
      </w:r>
      <w:r w:rsidR="002248F9">
        <w:t xml:space="preserve">) </w:t>
      </w:r>
      <w:r w:rsidR="00545772">
        <w:t>change</w:t>
      </w:r>
      <w:r w:rsidR="00434605">
        <w:t>d</w:t>
      </w:r>
      <w:r w:rsidR="00545772">
        <w:t xml:space="preserve"> little once cells enter</w:t>
      </w:r>
      <w:r w:rsidR="00434605">
        <w:t>ed</w:t>
      </w:r>
      <w:r w:rsidR="00545772">
        <w:t xml:space="preserve"> statio</w:t>
      </w:r>
      <w:r w:rsidR="00545772">
        <w:t>n</w:t>
      </w:r>
      <w:r w:rsidR="00545772">
        <w:t>ary phase (Figure</w:t>
      </w:r>
      <w:r w:rsidR="002248F9">
        <w:t xml:space="preserve"> </w:t>
      </w:r>
      <w:r w:rsidR="00545772">
        <w:t>1B). Additionally, cell viability remain</w:t>
      </w:r>
      <w:r w:rsidR="00434605">
        <w:t>ed</w:t>
      </w:r>
      <w:r w:rsidR="00545772">
        <w:t xml:space="preserve"> constant after the cells enter</w:t>
      </w:r>
      <w:r w:rsidR="00434605">
        <w:t>ed</w:t>
      </w:r>
      <w:r w:rsidR="00545772">
        <w:t xml:space="preserve"> stationary phase </w:t>
      </w:r>
      <w:r w:rsidR="009455A4">
        <w:t xml:space="preserve">at 24 h </w:t>
      </w:r>
      <w:r w:rsidR="00F058F7">
        <w:t xml:space="preserve">for </w:t>
      </w:r>
      <w:r w:rsidR="00545772">
        <w:t xml:space="preserve">up to </w:t>
      </w:r>
      <w:r w:rsidR="00F058F7">
        <w:t>a</w:t>
      </w:r>
      <w:r w:rsidR="007949CB">
        <w:t xml:space="preserve"> </w:t>
      </w:r>
      <w:r w:rsidR="00545772">
        <w:t xml:space="preserve">week. </w:t>
      </w:r>
      <w:r w:rsidR="007949CB">
        <w:t>From one to</w:t>
      </w:r>
      <w:r w:rsidR="00545772">
        <w:t xml:space="preserve"> two weeks</w:t>
      </w:r>
      <w:r w:rsidR="00434605">
        <w:t>,</w:t>
      </w:r>
      <w:r w:rsidR="00545772">
        <w:t xml:space="preserve"> the </w:t>
      </w:r>
      <w:r w:rsidR="009455A4">
        <w:t xml:space="preserve">number of </w:t>
      </w:r>
      <w:r w:rsidR="00545772">
        <w:t>viabl</w:t>
      </w:r>
      <w:r w:rsidR="009455A4">
        <w:t>e cells per culture</w:t>
      </w:r>
      <w:r w:rsidR="00545772">
        <w:t xml:space="preserve"> count decrease</w:t>
      </w:r>
      <w:r w:rsidR="007949CB">
        <w:t>d</w:t>
      </w:r>
      <w:r w:rsidR="00545772">
        <w:t xml:space="preserve"> by </w:t>
      </w:r>
      <w:r w:rsidR="007949CB">
        <w:t>38</w:t>
      </w:r>
      <w:r w:rsidR="00545772">
        <w:t>%</w:t>
      </w:r>
      <w:r w:rsidR="00FE4345">
        <w:t xml:space="preserve"> (Figure 1B)</w:t>
      </w:r>
      <w:r w:rsidR="00545772">
        <w:t>.</w:t>
      </w:r>
    </w:p>
    <w:p w14:paraId="6C0A4BC6" w14:textId="77777777" w:rsidR="005A50CF" w:rsidRDefault="005A50CF" w:rsidP="00A3644C">
      <w:pPr>
        <w:pStyle w:val="NoSpacing"/>
      </w:pPr>
    </w:p>
    <w:p w14:paraId="301B24C8" w14:textId="5018A399" w:rsidR="00065F8B" w:rsidRDefault="00121D82" w:rsidP="00A228D1">
      <w:pPr>
        <w:pStyle w:val="NoSpacing"/>
        <w:tabs>
          <w:tab w:val="left" w:pos="4680"/>
        </w:tabs>
      </w:pPr>
      <w:r>
        <w:t xml:space="preserve">We first assessed </w:t>
      </w:r>
      <w:r w:rsidR="002D6CF7">
        <w:t>reproducibility</w:t>
      </w:r>
      <w:r>
        <w:t xml:space="preserve"> of </w:t>
      </w:r>
      <w:r w:rsidR="00995EC5">
        <w:t>protein and RNA measurements. For both, we found that measurements from separate b</w:t>
      </w:r>
      <w:r w:rsidR="0084560E">
        <w:t xml:space="preserve">iological </w:t>
      </w:r>
      <w:r w:rsidR="002248F9">
        <w:t>replicates</w:t>
      </w:r>
      <w:r w:rsidR="0084560E">
        <w:t xml:space="preserve"> correlated highly with each other</w:t>
      </w:r>
      <w:r>
        <w:t>. We saw</w:t>
      </w:r>
      <w:r w:rsidR="0084560E">
        <w:t xml:space="preserve"> </w:t>
      </w:r>
      <w:r w:rsidR="00F058F7">
        <w:t xml:space="preserve">Spearman </w:t>
      </w:r>
      <w:r w:rsidR="0084560E">
        <w:t xml:space="preserve">correlations </w:t>
      </w:r>
      <w:r w:rsidR="0084560E" w:rsidRPr="000D1D07">
        <w:t>of</w:t>
      </w:r>
      <w:r w:rsidR="00334145" w:rsidRPr="000D1D07">
        <w:t xml:space="preserve"> 0.92</w:t>
      </w:r>
      <w:r w:rsidR="000D1D07">
        <w:t xml:space="preserve">, </w:t>
      </w:r>
      <w:r w:rsidR="000D1D07" w:rsidRPr="000D1D07">
        <w:t>0.92</w:t>
      </w:r>
      <w:r w:rsidR="000D1D07">
        <w:t xml:space="preserve">, and </w:t>
      </w:r>
      <w:r w:rsidR="0084560E" w:rsidRPr="000D1D07">
        <w:t>0.95</w:t>
      </w:r>
      <w:r w:rsidR="0084560E">
        <w:t xml:space="preserve"> between biological repeats of raw proteomics counts and correlations </w:t>
      </w:r>
      <w:r w:rsidR="0084560E" w:rsidRPr="000D1D07">
        <w:t>of 0.93</w:t>
      </w:r>
      <w:r w:rsidR="000D1D07">
        <w:t>, 0.93, and 0.94</w:t>
      </w:r>
      <w:r w:rsidR="0084560E">
        <w:t xml:space="preserve"> for raw </w:t>
      </w:r>
      <w:r w:rsidR="001071EB">
        <w:t>RNA-</w:t>
      </w:r>
      <w:proofErr w:type="spellStart"/>
      <w:r w:rsidR="001071EB">
        <w:t>seq</w:t>
      </w:r>
      <w:proofErr w:type="spellEnd"/>
      <w:r w:rsidR="0084560E">
        <w:t xml:space="preserve"> counts between </w:t>
      </w:r>
      <w:r w:rsidR="00330DA0">
        <w:t xml:space="preserve">the 3 h </w:t>
      </w:r>
      <w:r w:rsidR="0084560E">
        <w:t xml:space="preserve">biological </w:t>
      </w:r>
      <w:r w:rsidR="002248F9">
        <w:t>replicates</w:t>
      </w:r>
      <w:r w:rsidR="0084560E">
        <w:t xml:space="preserve"> (</w:t>
      </w:r>
      <w:r w:rsidR="00091659">
        <w:t>F</w:t>
      </w:r>
      <w:r w:rsidR="0084560E">
        <w:t>igure</w:t>
      </w:r>
      <w:r w:rsidR="00091659">
        <w:t xml:space="preserve"> </w:t>
      </w:r>
      <w:r w:rsidR="0084560E">
        <w:t xml:space="preserve">1-supplemental </w:t>
      </w:r>
      <w:r w:rsidR="005D77B0">
        <w:t>1)</w:t>
      </w:r>
      <w:r w:rsidR="0084560E">
        <w:t xml:space="preserve">. </w:t>
      </w:r>
      <w:r w:rsidR="00330DA0">
        <w:t>Thus, our measurements were hig</w:t>
      </w:r>
      <w:r w:rsidR="00330DA0">
        <w:t>h</w:t>
      </w:r>
      <w:r w:rsidR="00330DA0">
        <w:t xml:space="preserve">ly reproducible. </w:t>
      </w:r>
    </w:p>
    <w:p w14:paraId="7B1D1D16" w14:textId="77777777" w:rsidR="00065F8B" w:rsidRDefault="00065F8B" w:rsidP="00A228D1">
      <w:pPr>
        <w:pStyle w:val="NoSpacing"/>
        <w:tabs>
          <w:tab w:val="left" w:pos="4680"/>
        </w:tabs>
      </w:pPr>
    </w:p>
    <w:p w14:paraId="6209D327" w14:textId="2D6E5A09" w:rsidR="00091659" w:rsidRDefault="00121D82" w:rsidP="00A228D1">
      <w:pPr>
        <w:pStyle w:val="NoSpacing"/>
        <w:tabs>
          <w:tab w:val="left" w:pos="4680"/>
        </w:tabs>
        <w:rPr>
          <w:color w:val="000000"/>
        </w:rPr>
      </w:pPr>
      <w:r>
        <w:t xml:space="preserve">We next compared </w:t>
      </w:r>
      <w:r w:rsidR="009455A4">
        <w:t xml:space="preserve">how many different RNA and protein species we detected </w:t>
      </w:r>
      <w:r w:rsidR="00B577CB">
        <w:t xml:space="preserve">compared </w:t>
      </w:r>
      <w:bookmarkStart w:id="0" w:name="_GoBack"/>
      <w:bookmarkEnd w:id="0"/>
      <w:r>
        <w:t xml:space="preserve">to previous </w:t>
      </w:r>
      <w:r w:rsidR="002D6C70">
        <w:t>'multi-</w:t>
      </w:r>
      <w:proofErr w:type="spellStart"/>
      <w:r w:rsidR="002D6C70">
        <w:t>omic</w:t>
      </w:r>
      <w:proofErr w:type="spellEnd"/>
      <w:r w:rsidR="002D6C70">
        <w:t xml:space="preserve">' </w:t>
      </w:r>
      <w:r w:rsidR="009455A4">
        <w:t>studies</w:t>
      </w:r>
      <w:r w:rsidR="00065F8B">
        <w:t xml:space="preserve"> </w:t>
      </w:r>
      <w:r>
        <w:t>(Table 1).</w:t>
      </w:r>
      <w:r w:rsidR="008F0DD3">
        <w:t xml:space="preserve"> </w:t>
      </w:r>
      <w:r w:rsidR="0084560E">
        <w:t>Yoon et al. used 2D gels and microarrays to mea</w:t>
      </w:r>
      <w:r w:rsidR="0084560E">
        <w:t>s</w:t>
      </w:r>
      <w:r w:rsidR="0084560E">
        <w:t>ure 60 si</w:t>
      </w:r>
      <w:r w:rsidR="0084560E">
        <w:t>g</w:t>
      </w:r>
      <w:r w:rsidR="0084560E">
        <w:t>nificantly changing proteins and 4</w:t>
      </w:r>
      <w:r w:rsidR="00472EAA">
        <w:t>,</w:t>
      </w:r>
      <w:r w:rsidR="0084560E">
        <w:t xml:space="preserve">144 mRNAs in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the same strain used in this study</w:t>
      </w:r>
      <w:r w:rsidR="00FC5936">
        <w:t xml:space="preserve"> </w:t>
      </w:r>
      <w:r w:rsidR="0005168B">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05168B">
        <w:fldChar w:fldCharType="separate"/>
      </w:r>
      <w:r w:rsidR="0084560E">
        <w:rPr>
          <w:noProof/>
        </w:rPr>
        <w:t>(Yoon et al., 2012)</w:t>
      </w:r>
      <w:r w:rsidR="0005168B">
        <w:fldChar w:fldCharType="end"/>
      </w:r>
      <w:r w:rsidR="0084560E">
        <w:t xml:space="preserve">. By comparison, </w:t>
      </w:r>
      <w:r w:rsidR="00334145">
        <w:t xml:space="preserve">at 3-4 h, </w:t>
      </w:r>
      <w:r w:rsidR="0084560E">
        <w:t>we observe</w:t>
      </w:r>
      <w:r w:rsidR="00E226E2">
        <w:t>d</w:t>
      </w:r>
      <w:r w:rsidR="0084560E">
        <w:t xml:space="preserve"> over 2</w:t>
      </w:r>
      <w:r w:rsidR="00472EAA">
        <w:t>,</w:t>
      </w:r>
      <w:r w:rsidR="0084560E">
        <w:t>600 pr</w:t>
      </w:r>
      <w:r w:rsidR="0084560E">
        <w:t>o</w:t>
      </w:r>
      <w:r w:rsidR="0084560E">
        <w:t>teins</w:t>
      </w:r>
      <w:r w:rsidR="00334145">
        <w:t>,</w:t>
      </w:r>
      <w:r w:rsidR="0084560E">
        <w:t xml:space="preserve"> with ~1</w:t>
      </w:r>
      <w:r w:rsidR="00472EAA">
        <w:t>,</w:t>
      </w:r>
      <w:r w:rsidR="0084560E">
        <w:t>200 that change</w:t>
      </w:r>
      <w:r w:rsidR="00D224DF">
        <w:t>d</w:t>
      </w:r>
      <w:r w:rsidR="0084560E">
        <w:t xml:space="preserve"> significantly </w:t>
      </w:r>
      <w:r w:rsidR="00334145">
        <w:t xml:space="preserve">at some point in the </w:t>
      </w:r>
      <w:r w:rsidR="0084560E">
        <w:t>time course</w:t>
      </w:r>
      <w:r w:rsidR="00334145">
        <w:t>,</w:t>
      </w:r>
      <w:r w:rsidR="0084560E">
        <w:t xml:space="preserve"> along with 4</w:t>
      </w:r>
      <w:r w:rsidR="00472EAA">
        <w:t>,</w:t>
      </w:r>
      <w:r w:rsidR="0084560E">
        <w:t xml:space="preserve">116 mRNAs, 85 </w:t>
      </w:r>
      <w:proofErr w:type="spellStart"/>
      <w:r w:rsidR="0084560E">
        <w:t>tRNAs</w:t>
      </w:r>
      <w:proofErr w:type="spellEnd"/>
      <w:r w:rsidR="00943CB7">
        <w:t>, and 89 other noncoding RNAs (</w:t>
      </w:r>
      <w:proofErr w:type="spellStart"/>
      <w:r w:rsidR="00943CB7">
        <w:t>ncRNAs</w:t>
      </w:r>
      <w:proofErr w:type="spellEnd"/>
      <w:r w:rsidR="00943CB7">
        <w:t>), a category that is largely made up of small RNAs</w:t>
      </w:r>
      <w:r w:rsidR="0084560E">
        <w:t xml:space="preserve">. </w:t>
      </w:r>
      <w:r w:rsidR="00091659">
        <w:t>Even t</w:t>
      </w:r>
      <w:r w:rsidR="0084560E">
        <w:t xml:space="preserve">hough the total number of proteins Yoon et al. observed at early exponential phase </w:t>
      </w:r>
      <w:r w:rsidR="007F15B3">
        <w:t>was</w:t>
      </w:r>
      <w:r w:rsidR="0084560E">
        <w:t xml:space="preserve"> not reported</w:t>
      </w:r>
      <w:r w:rsidR="00091659">
        <w:t>,</w:t>
      </w:r>
      <w:r w:rsidR="0084560E">
        <w:t xml:space="preserve"> it </w:t>
      </w:r>
      <w:r w:rsidR="007F15B3">
        <w:t>was</w:t>
      </w:r>
      <w:r w:rsidR="0084560E">
        <w:t xml:space="preserve"> likely an order of magnitude less than our observations, if it follow</w:t>
      </w:r>
      <w:r w:rsidR="00D224DF">
        <w:t>ed</w:t>
      </w:r>
      <w:r w:rsidR="0084560E">
        <w:t xml:space="preserve"> the same pattern as the proteins </w:t>
      </w:r>
      <w:r w:rsidR="009B32DB">
        <w:t>found to have significant changes in expression</w:t>
      </w:r>
      <w:r w:rsidR="0084560E">
        <w:t>. Taniguch</w:t>
      </w:r>
      <w:r w:rsidR="001D19F5">
        <w:t>i</w:t>
      </w:r>
      <w:r w:rsidR="0084560E">
        <w:t xml:space="preserve"> et al. measured protein and mRNA content of single cells using YFP fusions and FISH</w:t>
      </w:r>
      <w:r w:rsidR="00FC5936">
        <w:t>,</w:t>
      </w:r>
      <w:r w:rsidR="0084560E">
        <w:t xml:space="preserve"> resulting in the measurement of 1</w:t>
      </w:r>
      <w:r w:rsidR="008F0DD3">
        <w:t>,</w:t>
      </w:r>
      <w:r w:rsidR="0084560E">
        <w:t>018 proteins and 137 tra</w:t>
      </w:r>
      <w:r w:rsidR="0084560E">
        <w:t>n</w:t>
      </w:r>
      <w:r w:rsidR="0084560E">
        <w:t xml:space="preserve">scripts in an </w:t>
      </w:r>
      <w:r w:rsidR="00D85427" w:rsidRPr="00D85427">
        <w:rPr>
          <w:i/>
        </w:rPr>
        <w:t>E</w:t>
      </w:r>
      <w:r w:rsidR="00091659">
        <w:rPr>
          <w:i/>
        </w:rPr>
        <w:t xml:space="preserve">. </w:t>
      </w:r>
      <w:r w:rsidR="00D85427" w:rsidRPr="00D85427">
        <w:rPr>
          <w:i/>
        </w:rPr>
        <w:t>coli</w:t>
      </w:r>
      <w:r w:rsidR="0084560E">
        <w:t xml:space="preserve"> K12 </w:t>
      </w:r>
      <w:r w:rsidR="005F105D">
        <w:t xml:space="preserve">strain </w:t>
      </w:r>
      <w:r w:rsidR="0005168B">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05168B">
        <w:fldChar w:fldCharType="separate"/>
      </w:r>
      <w:r w:rsidR="0084560E">
        <w:rPr>
          <w:noProof/>
        </w:rPr>
        <w:t>(Taniguchi et al., 2010)</w:t>
      </w:r>
      <w:r w:rsidR="0005168B">
        <w:fldChar w:fldCharType="end"/>
      </w:r>
      <w:r w:rsidR="0084560E">
        <w:t>. Lewis et al. also measured ~1,000 proteins and RNA expression of 4</w:t>
      </w:r>
      <w:r w:rsidR="00472EAA">
        <w:t>,</w:t>
      </w:r>
      <w:r w:rsidR="0084560E">
        <w:t>428 genes</w:t>
      </w:r>
      <w:r w:rsidR="00FC5936">
        <w:t>. A</w:t>
      </w:r>
      <w:r w:rsidR="0084560E">
        <w:t>lthough these data sets were published se</w:t>
      </w:r>
      <w:r w:rsidR="0084560E">
        <w:t>p</w:t>
      </w:r>
      <w:r w:rsidR="0084560E">
        <w:t xml:space="preserve">arately, they were performed in the same lab and under similar conditions and thus </w:t>
      </w:r>
      <w:r w:rsidR="00FA6EAE">
        <w:t>were</w:t>
      </w:r>
      <w:r w:rsidR="008F0DD3">
        <w:t xml:space="preserve"> </w:t>
      </w:r>
      <w:r w:rsidR="0084560E">
        <w:t>also comparable to a degree</w:t>
      </w:r>
      <w:r w:rsidR="00FC5936">
        <w:t xml:space="preserve"> </w:t>
      </w:r>
      <w:r w:rsidR="0005168B">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05168B">
        <w:fldChar w:fldCharType="separate"/>
      </w:r>
      <w:r w:rsidR="0084560E">
        <w:rPr>
          <w:noProof/>
        </w:rPr>
        <w:t>(Lewis et al., 2010, 2009)</w:t>
      </w:r>
      <w:r w:rsidR="0005168B">
        <w:fldChar w:fldCharType="end"/>
      </w:r>
      <w:r w:rsidR="0084560E">
        <w:t xml:space="preserve">.  </w:t>
      </w:r>
      <w:r w:rsidR="00555E71">
        <w:t>In summary, o</w:t>
      </w:r>
      <w:r w:rsidR="0084560E">
        <w:t>ur proteomics mea</w:t>
      </w:r>
      <w:r w:rsidR="0084560E">
        <w:t>s</w:t>
      </w:r>
      <w:r w:rsidR="0084560E">
        <w:t xml:space="preserve">urements </w:t>
      </w:r>
      <w:r w:rsidR="00FA6EAE">
        <w:t>were</w:t>
      </w:r>
      <w:r w:rsidR="0084560E">
        <w:t xml:space="preserve"> far more complete </w:t>
      </w:r>
      <w:r w:rsidR="0084560E">
        <w:rPr>
          <w:color w:val="000000"/>
        </w:rPr>
        <w:t>than compar</w:t>
      </w:r>
      <w:r w:rsidR="00555E71">
        <w:rPr>
          <w:color w:val="000000"/>
        </w:rPr>
        <w:t>able</w:t>
      </w:r>
      <w:r w:rsidR="0084560E">
        <w:rPr>
          <w:color w:val="000000"/>
        </w:rPr>
        <w:t xml:space="preserve"> studies</w:t>
      </w:r>
      <w:r w:rsidR="00091659">
        <w:rPr>
          <w:color w:val="000000"/>
        </w:rPr>
        <w:t>,</w:t>
      </w:r>
      <w:r w:rsidR="0084560E">
        <w:rPr>
          <w:color w:val="000000"/>
        </w:rPr>
        <w:t xml:space="preserve"> providing more than 1,000 a</w:t>
      </w:r>
      <w:r w:rsidR="0084560E">
        <w:rPr>
          <w:color w:val="000000"/>
        </w:rPr>
        <w:t>d</w:t>
      </w:r>
      <w:r w:rsidR="0084560E">
        <w:rPr>
          <w:color w:val="000000"/>
        </w:rPr>
        <w:t xml:space="preserve">ditional protein observations than the </w:t>
      </w:r>
      <w:r w:rsidR="00472EAA">
        <w:rPr>
          <w:color w:val="000000"/>
        </w:rPr>
        <w:t>most comprehensive other</w:t>
      </w:r>
      <w:r w:rsidR="0084560E">
        <w:rPr>
          <w:color w:val="000000"/>
        </w:rPr>
        <w:t xml:space="preser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943CB7">
        <w:rPr>
          <w:color w:val="000000"/>
        </w:rPr>
        <w:t>nc</w:t>
      </w:r>
      <w:r w:rsidR="0084560E">
        <w:rPr>
          <w:color w:val="000000"/>
        </w:rPr>
        <w:t>RNAs</w:t>
      </w:r>
      <w:proofErr w:type="spellEnd"/>
      <w:r w:rsidR="0084560E">
        <w:rPr>
          <w:color w:val="000000"/>
        </w:rPr>
        <w:t>.</w:t>
      </w:r>
    </w:p>
    <w:p w14:paraId="2DF6727C" w14:textId="77777777" w:rsidR="00091659" w:rsidRDefault="00091659" w:rsidP="00121D82">
      <w:pPr>
        <w:pStyle w:val="NoSpacing"/>
        <w:rPr>
          <w:color w:val="000000"/>
        </w:rPr>
      </w:pPr>
    </w:p>
    <w:p w14:paraId="6292C76D" w14:textId="0703A4C5"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2248F9">
        <w:rPr>
          <w:color w:val="000000"/>
        </w:rPr>
        <w:t>d</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w:t>
      </w:r>
      <w:r w:rsidR="00C15787">
        <w:rPr>
          <w:color w:val="000000"/>
        </w:rPr>
        <w:t xml:space="preserve"> </w:t>
      </w:r>
      <w:r w:rsidR="002248F9">
        <w:rPr>
          <w:color w:val="000000"/>
        </w:rPr>
        <w:t>Using stable isotope labeling of amino acids (</w:t>
      </w:r>
      <w:r>
        <w:rPr>
          <w:color w:val="000000"/>
        </w:rPr>
        <w:t>SILAC</w:t>
      </w:r>
      <w:r w:rsidR="002248F9">
        <w:rPr>
          <w:color w:val="000000"/>
        </w:rPr>
        <w:t>)</w:t>
      </w:r>
      <w:r>
        <w:rPr>
          <w:color w:val="000000"/>
        </w:rPr>
        <w:t xml:space="preserve">,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w:t>
      </w:r>
      <w:r>
        <w:rPr>
          <w:color w:val="000000"/>
        </w:rPr>
        <w:t>e</w:t>
      </w:r>
      <w:r>
        <w:rPr>
          <w:color w:val="000000"/>
        </w:rPr>
        <w:t>peats</w:t>
      </w:r>
      <w:r w:rsidR="00140E5E">
        <w:rPr>
          <w:color w:val="000000"/>
        </w:rPr>
        <w:t xml:space="preserve">, at a false discovery rate (FDR) of </w:t>
      </w:r>
      <w:r>
        <w:rPr>
          <w:color w:val="000000"/>
        </w:rPr>
        <w:t xml:space="preserve">&lt;1% </w:t>
      </w:r>
      <w:r w:rsidR="0005168B">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05168B">
        <w:rPr>
          <w:color w:val="000000"/>
        </w:rPr>
        <w:fldChar w:fldCharType="separate"/>
      </w:r>
      <w:r>
        <w:rPr>
          <w:noProof/>
          <w:color w:val="000000"/>
        </w:rPr>
        <w:t>(Soares et al., 2013)</w:t>
      </w:r>
      <w:r w:rsidR="0005168B">
        <w:rPr>
          <w:color w:val="000000"/>
        </w:rPr>
        <w:fldChar w:fldCharType="end"/>
      </w:r>
      <w:r>
        <w:rPr>
          <w:color w:val="000000"/>
        </w:rPr>
        <w:t>. We measured 2,658 pr</w:t>
      </w:r>
      <w:r>
        <w:rPr>
          <w:color w:val="000000"/>
        </w:rPr>
        <w:t>o</w:t>
      </w:r>
      <w:r>
        <w:rPr>
          <w:color w:val="000000"/>
        </w:rPr>
        <w:t xml:space="preserve">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w:t>
      </w:r>
      <w:r w:rsidR="002248F9">
        <w:rPr>
          <w:color w:val="000000"/>
        </w:rPr>
        <w:t>the filter</w:t>
      </w:r>
      <w:r w:rsidR="00F35294">
        <w:rPr>
          <w:color w:val="000000"/>
        </w:rPr>
        <w:t>-</w:t>
      </w:r>
      <w:r w:rsidR="002248F9">
        <w:rPr>
          <w:color w:val="000000"/>
        </w:rPr>
        <w:t xml:space="preserve">aided sample preparation (FASP) </w:t>
      </w:r>
      <w:r>
        <w:rPr>
          <w:color w:val="000000"/>
        </w:rPr>
        <w:t xml:space="preserve">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sidR="00140E5E">
        <w:rPr>
          <w:color w:val="000000"/>
        </w:rPr>
        <w:t xml:space="preserve"> </w:t>
      </w:r>
      <w:r w:rsidR="0005168B">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05168B">
        <w:rPr>
          <w:color w:val="000000"/>
        </w:rPr>
        <w:fldChar w:fldCharType="end"/>
      </w:r>
      <w:r w:rsidR="00847971">
        <w:rPr>
          <w:color w:val="000000"/>
        </w:rPr>
        <w:t>.</w:t>
      </w:r>
      <w:r>
        <w:rPr>
          <w:color w:val="000000"/>
        </w:rPr>
        <w:t xml:space="preserve"> Additionally, using RNA</w:t>
      </w:r>
      <w:r w:rsidR="002D6C70">
        <w:rPr>
          <w:color w:val="000000"/>
        </w:rPr>
        <w:t>-</w:t>
      </w:r>
      <w:proofErr w:type="spellStart"/>
      <w:r>
        <w:rPr>
          <w:color w:val="000000"/>
        </w:rPr>
        <w:t>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sidR="007D6713">
        <w:rPr>
          <w:color w:val="000000"/>
        </w:rPr>
        <w:t>nc</w:t>
      </w:r>
      <w:r>
        <w:rPr>
          <w:color w:val="000000"/>
        </w:rPr>
        <w:t>RNAs</w:t>
      </w:r>
      <w:proofErr w:type="spellEnd"/>
      <w:r>
        <w:rPr>
          <w:color w:val="000000"/>
        </w:rPr>
        <w:t xml:space="preserve"> and 85 </w:t>
      </w:r>
      <w:proofErr w:type="spellStart"/>
      <w:proofErr w:type="gramStart"/>
      <w:r>
        <w:rPr>
          <w:color w:val="000000"/>
        </w:rPr>
        <w:t>tRNAs</w:t>
      </w:r>
      <w:proofErr w:type="spellEnd"/>
      <w:proofErr w:type="gramEnd"/>
      <w:r>
        <w:rPr>
          <w:color w:val="000000"/>
        </w:rPr>
        <w:t xml:space="preserve"> </w:t>
      </w:r>
      <w:r w:rsidR="00FC2496">
        <w:rPr>
          <w:color w:val="000000"/>
        </w:rPr>
        <w:t>from the same sample</w:t>
      </w:r>
      <w:r>
        <w:rPr>
          <w:color w:val="000000"/>
        </w:rPr>
        <w:t>. As a point of reference</w:t>
      </w:r>
      <w:r w:rsidR="00140E5E">
        <w:rPr>
          <w:color w:val="000000"/>
        </w:rPr>
        <w:t>,</w:t>
      </w:r>
      <w:r>
        <w:rPr>
          <w:color w:val="000000"/>
        </w:rPr>
        <w:t xml:space="preserve"> previous RNA</w:t>
      </w:r>
      <w:r w:rsidR="002D6C70">
        <w:rPr>
          <w:color w:val="000000"/>
        </w:rPr>
        <w:t>-</w:t>
      </w:r>
      <w:proofErr w:type="spellStart"/>
      <w:r>
        <w:rPr>
          <w:color w:val="000000"/>
        </w:rPr>
        <w:t>seq</w:t>
      </w:r>
      <w:proofErr w:type="spellEnd"/>
      <w:r>
        <w:rPr>
          <w:color w:val="000000"/>
        </w:rPr>
        <w:t xml:space="preserve"> experiments on </w:t>
      </w:r>
      <w:r w:rsidR="00091659">
        <w:rPr>
          <w:color w:val="000000"/>
        </w:rPr>
        <w:t xml:space="preserve">the </w:t>
      </w:r>
      <w:r w:rsidR="00D85427" w:rsidRPr="00D85427">
        <w:rPr>
          <w:i/>
          <w:color w:val="000000"/>
        </w:rPr>
        <w:t>E. coli</w:t>
      </w:r>
      <w:r>
        <w:rPr>
          <w:color w:val="000000"/>
        </w:rPr>
        <w:t xml:space="preserve"> K-12 strain </w:t>
      </w:r>
      <w:r w:rsidR="007B1A52">
        <w:rPr>
          <w:color w:val="000000"/>
        </w:rPr>
        <w:t xml:space="preserve">identified </w:t>
      </w:r>
      <w:r>
        <w:rPr>
          <w:color w:val="000000"/>
        </w:rPr>
        <w:t xml:space="preserve">133 </w:t>
      </w:r>
      <w:r w:rsidR="007B1A52">
        <w:rPr>
          <w:color w:val="000000"/>
        </w:rPr>
        <w:t xml:space="preserve">putative </w:t>
      </w:r>
      <w:proofErr w:type="spellStart"/>
      <w:r w:rsidR="007D6713">
        <w:rPr>
          <w:color w:val="000000"/>
        </w:rPr>
        <w:t>nc</w:t>
      </w:r>
      <w:r>
        <w:rPr>
          <w:color w:val="000000"/>
        </w:rPr>
        <w:t>RNAs</w:t>
      </w:r>
      <w:proofErr w:type="spellEnd"/>
      <w:r>
        <w:rPr>
          <w:color w:val="000000"/>
        </w:rPr>
        <w:t xml:space="preserve"> and 4</w:t>
      </w:r>
      <w:r w:rsidR="00865633">
        <w:rPr>
          <w:color w:val="000000"/>
        </w:rPr>
        <w:t>,</w:t>
      </w:r>
      <w:r>
        <w:rPr>
          <w:color w:val="000000"/>
        </w:rPr>
        <w:t xml:space="preserve">161 </w:t>
      </w:r>
      <w:r w:rsidR="007B1A52">
        <w:rPr>
          <w:color w:val="000000"/>
        </w:rPr>
        <w:t>mRNAs</w:t>
      </w:r>
      <w:r w:rsidR="00196EFC">
        <w:rPr>
          <w:color w:val="000000"/>
        </w:rPr>
        <w:t xml:space="preserve"> </w:t>
      </w:r>
      <w:r w:rsidR="00196EFC">
        <w:rPr>
          <w:color w:val="000000"/>
        </w:rPr>
        <w:fldChar w:fldCharType="begin"/>
      </w:r>
      <w:r w:rsidR="00196EFC">
        <w:rPr>
          <w:color w:val="000000"/>
        </w:rPr>
        <w:instrText xml:space="preserve"> ADDIN ZOTERO_ITEM CSL_CITATION {"citationID":"k2bv2cccv","properties":{"formattedCitation":"(Raghavan et al., 2011)","plainCitation":"(Raghavan et al., 2011)"},"citationItems":[{"id":"eI7k9OiT/dtzR6fna","uris":["http://zotero.org/users/local/nzbyWFEW/items/I3UGCMM6"],"uri":["http://zotero.org/users/local/nzbyWFEW/items/I3UGCMM6"],"itemData":{"id":"eI7k9OiT/dtzR6fna","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sidR="00196EFC">
        <w:rPr>
          <w:color w:val="000000"/>
        </w:rPr>
        <w:fldChar w:fldCharType="separate"/>
      </w:r>
      <w:r w:rsidR="00196EFC">
        <w:rPr>
          <w:noProof/>
          <w:color w:val="000000"/>
        </w:rPr>
        <w:t>(Raghavan et al., 2011)</w:t>
      </w:r>
      <w:r w:rsidR="00196EFC">
        <w:rPr>
          <w:color w:val="000000"/>
        </w:rPr>
        <w:fldChar w:fldCharType="end"/>
      </w:r>
      <w:r>
        <w:rPr>
          <w:color w:val="000000"/>
        </w:rPr>
        <w:t>. Thus our recovery of both proteins and RNA represent</w:t>
      </w:r>
      <w:r w:rsidR="00D224DF">
        <w:rPr>
          <w:color w:val="000000"/>
        </w:rPr>
        <w:t>s</w:t>
      </w:r>
      <w:r>
        <w:rPr>
          <w:color w:val="000000"/>
        </w:rPr>
        <w:t xml:space="preserve"> the state of the art of the field, far outperforming recent comparative studies.  As an added benefit of our study</w:t>
      </w:r>
      <w:r w:rsidR="00B346F6">
        <w:rPr>
          <w:color w:val="000000"/>
        </w:rPr>
        <w:t>,</w:t>
      </w:r>
      <w:r>
        <w:rPr>
          <w:color w:val="000000"/>
        </w:rPr>
        <w:t xml:space="preserve"> we also simultaneously </w:t>
      </w:r>
      <w:r w:rsidR="002D6C70">
        <w:rPr>
          <w:color w:val="000000"/>
        </w:rPr>
        <w:t xml:space="preserve">characterized </w:t>
      </w:r>
      <w:r>
        <w:rPr>
          <w:color w:val="000000"/>
        </w:rPr>
        <w:t>lipid</w:t>
      </w:r>
      <w:r w:rsidR="00620D74">
        <w:rPr>
          <w:color w:val="000000"/>
        </w:rPr>
        <w:t xml:space="preserve"> </w:t>
      </w:r>
      <w:r>
        <w:rPr>
          <w:color w:val="000000"/>
        </w:rPr>
        <w:t>A</w:t>
      </w:r>
      <w:r w:rsidR="002D6C70">
        <w:rPr>
          <w:color w:val="000000"/>
        </w:rPr>
        <w:t xml:space="preserve"> and </w:t>
      </w:r>
      <w:r>
        <w:rPr>
          <w:color w:val="000000"/>
        </w:rPr>
        <w:t>phospholi</w:t>
      </w:r>
      <w:r w:rsidR="002248F9">
        <w:rPr>
          <w:color w:val="000000"/>
        </w:rPr>
        <w:t>pi</w:t>
      </w:r>
      <w:r>
        <w:rPr>
          <w:color w:val="000000"/>
        </w:rPr>
        <w:t>d</w:t>
      </w:r>
      <w:r w:rsidR="002D6C70">
        <w:rPr>
          <w:color w:val="000000"/>
        </w:rPr>
        <w:t xml:space="preserve"> composition in cell membranes</w:t>
      </w:r>
      <w:r>
        <w:rPr>
          <w:color w:val="000000"/>
        </w:rPr>
        <w:t xml:space="preserve"> and </w:t>
      </w:r>
      <w:r w:rsidR="002D6C70">
        <w:rPr>
          <w:color w:val="000000"/>
        </w:rPr>
        <w:t xml:space="preserve">measured </w:t>
      </w:r>
      <w:r>
        <w:rPr>
          <w:color w:val="000000"/>
        </w:rPr>
        <w:t>flux ratios in central metabolism</w:t>
      </w:r>
      <w:r w:rsidR="00847971">
        <w:rPr>
          <w:color w:val="000000"/>
        </w:rPr>
        <w:t>, c</w:t>
      </w:r>
      <w:r>
        <w:rPr>
          <w:color w:val="000000"/>
        </w:rPr>
        <w:t>overing a wider range of cellular comp</w:t>
      </w:r>
      <w:r>
        <w:rPr>
          <w:color w:val="000000"/>
        </w:rPr>
        <w:t>o</w:t>
      </w:r>
      <w:r>
        <w:rPr>
          <w:color w:val="000000"/>
        </w:rPr>
        <w:t xml:space="preserve">nents than previous comparison studies. </w:t>
      </w:r>
    </w:p>
    <w:p w14:paraId="33F98C45" w14:textId="77777777" w:rsidR="00EE3948" w:rsidRDefault="00EE3948" w:rsidP="00A3644C">
      <w:pPr>
        <w:pStyle w:val="NoSpacing"/>
      </w:pPr>
    </w:p>
    <w:p w14:paraId="07870D95" w14:textId="6DFFA60F" w:rsidR="005A50CF" w:rsidRDefault="00582620" w:rsidP="005A50CF">
      <w:pPr>
        <w:pStyle w:val="Heading2"/>
      </w:pPr>
      <w:r>
        <w:t>Measured mRN</w:t>
      </w:r>
      <w:r w:rsidR="002C0133">
        <w:t>As are regulated in a comparatively</w:t>
      </w:r>
      <w:r>
        <w:t xml:space="preserve"> more uniform manner compared to proteins. </w:t>
      </w:r>
    </w:p>
    <w:p w14:paraId="039273D8" w14:textId="46A076D0"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 in response to glucose st</w:t>
      </w:r>
      <w:r w:rsidR="002C0133">
        <w:t xml:space="preserve">arvation.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2C0133">
        <w:fldChar w:fldCharType="begin"/>
      </w:r>
      <w:r w:rsidR="002C0133">
        <w:instrText xml:space="preserve"> ADDIN ZOTERO_ITEM CSL_CITATION {"citationID":"i1d5tkh39","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2C0133">
        <w:fldChar w:fldCharType="separate"/>
      </w:r>
      <w:r w:rsidR="002C0133">
        <w:rPr>
          <w:noProof/>
        </w:rPr>
        <w:t>(Anders and Huber, 2010)</w:t>
      </w:r>
      <w:r w:rsidR="002C0133">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14:paraId="6355E077" w14:textId="77777777" w:rsidR="002C0133" w:rsidRDefault="002C0133" w:rsidP="00A3644C">
      <w:pPr>
        <w:pStyle w:val="NoSpacing"/>
      </w:pPr>
    </w:p>
    <w:p w14:paraId="6320D0CA" w14:textId="27A0CC6E"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 of entry to stationary phase, t</w:t>
      </w:r>
      <w:r w:rsidR="0084560E">
        <w:rPr>
          <w:shd w:val="clear" w:color="auto" w:fill="FFFFFF"/>
        </w:rPr>
        <w:t>he transcription profiles r</w:t>
      </w:r>
      <w:r w:rsidR="0084560E">
        <w:rPr>
          <w:shd w:val="clear" w:color="auto" w:fill="FFFFFF"/>
        </w:rPr>
        <w:t>e</w:t>
      </w:r>
      <w:r w:rsidR="0084560E">
        <w:rPr>
          <w:shd w:val="clear" w:color="auto" w:fill="FFFFFF"/>
        </w:rPr>
        <w:t>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7CF6B00B" w14:textId="77777777" w:rsidR="00CF75AE" w:rsidRDefault="00CF75AE" w:rsidP="00A3644C">
      <w:pPr>
        <w:pStyle w:val="NoSpacing"/>
      </w:pPr>
    </w:p>
    <w:p w14:paraId="1ECC8DF5" w14:textId="1E4B228E"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w:t>
      </w:r>
      <w:r w:rsidR="00CF75AE">
        <w:rPr>
          <w:shd w:val="clear" w:color="auto" w:fill="FFFFFF"/>
        </w:rPr>
        <w:t>f</w:t>
      </w:r>
      <w:r w:rsidR="00CF75AE">
        <w:rPr>
          <w:shd w:val="clear" w:color="auto" w:fill="FFFFFF"/>
        </w:rPr>
        <w:t>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7D6713">
        <w:rPr>
          <w:shd w:val="clear" w:color="auto" w:fill="FFFFFF"/>
        </w:rPr>
        <w:t>nc</w:t>
      </w:r>
      <w:r w:rsidR="00CF75AE">
        <w:rPr>
          <w:shd w:val="clear" w:color="auto" w:fill="FFFFFF"/>
        </w:rPr>
        <w:t>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 xml:space="preserve">pleted samples (Figure </w:t>
      </w:r>
      <w:r w:rsidR="00434BE6">
        <w:rPr>
          <w:shd w:val="clear" w:color="auto" w:fill="FFFFFF"/>
        </w:rPr>
        <w:t>2-s</w:t>
      </w:r>
      <w:r w:rsidR="004B4F81">
        <w:rPr>
          <w:shd w:val="clear" w:color="auto" w:fill="FFFFFF"/>
        </w:rPr>
        <w:t>upplement</w:t>
      </w:r>
      <w:r w:rsidR="00434BE6">
        <w:rPr>
          <w:shd w:val="clear" w:color="auto" w:fill="FFFFFF"/>
        </w:rPr>
        <w:t xml:space="preserve">al figure </w:t>
      </w:r>
      <w:r w:rsidR="005D77B0">
        <w:rPr>
          <w:shd w:val="clear" w:color="auto" w:fill="FFFFFF"/>
        </w:rPr>
        <w:t>1</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w:t>
      </w:r>
      <w:r w:rsidR="00CF75AE">
        <w:rPr>
          <w:shd w:val="clear" w:color="auto" w:fill="FFFFFF"/>
        </w:rPr>
        <w:t>t</w:t>
      </w:r>
      <w:r w:rsidR="00CF75AE">
        <w:rPr>
          <w:shd w:val="clear" w:color="auto" w:fill="FFFFFF"/>
        </w:rPr>
        <w:t xml:space="preserve">ing the RNA pool in the non-ribosome depleted sample. </w:t>
      </w:r>
    </w:p>
    <w:p w14:paraId="286EC280" w14:textId="77777777" w:rsidR="00CF75AE" w:rsidRDefault="00CF75AE" w:rsidP="00CF75AE">
      <w:pPr>
        <w:pStyle w:val="NoSpacing"/>
      </w:pPr>
    </w:p>
    <w:p w14:paraId="3C2881D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05CD612A" w14:textId="77777777" w:rsidR="003F6DD6" w:rsidRDefault="003F6DD6" w:rsidP="00CF75AE">
      <w:pPr>
        <w:pStyle w:val="NoSpacing"/>
      </w:pPr>
    </w:p>
    <w:p w14:paraId="7908F62E"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79D794E1" w14:textId="5B055BD8"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1" w:name="move266022950"/>
      <w:bookmarkEnd w:id="1"/>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14:paraId="4ADF48A4" w14:textId="77777777" w:rsidR="00D210C3" w:rsidRDefault="00D210C3" w:rsidP="00D210C3">
      <w:pPr>
        <w:pStyle w:val="NoSpacing"/>
      </w:pPr>
    </w:p>
    <w:p w14:paraId="442FA497" w14:textId="77777777" w:rsidR="00D210C3" w:rsidRDefault="00D210C3" w:rsidP="00D210C3">
      <w:pPr>
        <w:pStyle w:val="NoSpacing"/>
      </w:pPr>
      <w:r w:rsidRPr="00795F8F">
        <w:t>Plotted</w:t>
      </w:r>
      <w:r>
        <w:t xml:space="preserve"> in Figure 2C and D are histograms of the Spearman correlation coefficients (</w:t>
      </w:r>
      <w:r>
        <w:rPr>
          <w:rFonts w:ascii="Times New Roman" w:hAnsi="Times New Roman"/>
        </w:rPr>
        <w:t xml:space="preserve">ρ) </w:t>
      </w:r>
      <w:r>
        <w:t>ca</w:t>
      </w:r>
      <w:r>
        <w:t>l</w:t>
      </w:r>
      <w:r>
        <w:t>culated for proteins vs. the integrals of their transcripts (integral regulation) and protein vs. their transcripts (proportional regulation), respectively. Approximately 15% of the pr</w:t>
      </w:r>
      <w:r>
        <w:t>o</w:t>
      </w:r>
      <w:r>
        <w:t>teins correlated highly (</w:t>
      </w:r>
      <w:r>
        <w:rPr>
          <w:rFonts w:ascii="Times New Roman" w:hAnsi="Times New Roman"/>
        </w:rPr>
        <w:t>ρ</w:t>
      </w:r>
      <w:r>
        <w:t>&gt;0.70) with the integrals of their transcripts whereas approx</w:t>
      </w:r>
      <w:r>
        <w:t>i</w:t>
      </w:r>
      <w:r>
        <w:t>mately 20% correlated highly with their transcript levels. There was little overlap between the two sets, as can be seen by the strong anti-correlation in the 2D histogram</w:t>
      </w:r>
      <w:r>
        <w:rPr>
          <w:shd w:val="clear" w:color="auto" w:fill="FFFFFF"/>
        </w:rPr>
        <w:t xml:space="preserve"> in Figure 2E of protein versus the integral and proportional levels of mRNA. Genes that were propo</w:t>
      </w:r>
      <w:r>
        <w:rPr>
          <w:shd w:val="clear" w:color="auto" w:fill="FFFFFF"/>
        </w:rPr>
        <w:t>r</w:t>
      </w:r>
      <w:r>
        <w:rPr>
          <w:shd w:val="clear" w:color="auto" w:fill="FFFFFF"/>
        </w:rPr>
        <w:t xml:space="preserve">tionally regulated were enriched for, among other things, locomotion and cell division. Genes that were integrally regulated were enriched for glycerol, </w:t>
      </w:r>
      <w:proofErr w:type="spellStart"/>
      <w:r>
        <w:rPr>
          <w:shd w:val="clear" w:color="auto" w:fill="FFFFFF"/>
        </w:rPr>
        <w:t>aditol</w:t>
      </w:r>
      <w:proofErr w:type="spellEnd"/>
      <w:r>
        <w:rPr>
          <w:shd w:val="clear" w:color="auto" w:fill="FFFFFF"/>
        </w:rPr>
        <w:t xml:space="preserve">, and </w:t>
      </w:r>
      <w:proofErr w:type="spellStart"/>
      <w:r>
        <w:rPr>
          <w:shd w:val="clear" w:color="auto" w:fill="FFFFFF"/>
        </w:rPr>
        <w:t>polyol</w:t>
      </w:r>
      <w:proofErr w:type="spellEnd"/>
      <w:r>
        <w:rPr>
          <w:shd w:val="clear" w:color="auto" w:fill="FFFFFF"/>
        </w:rPr>
        <w:t xml:space="preserve"> metab</w:t>
      </w:r>
      <w:r>
        <w:rPr>
          <w:shd w:val="clear" w:color="auto" w:fill="FFFFFF"/>
        </w:rPr>
        <w:t>o</w:t>
      </w:r>
      <w:r>
        <w:rPr>
          <w:shd w:val="clear" w:color="auto" w:fill="FFFFFF"/>
        </w:rPr>
        <w:t xml:space="preserve">lism. For a full list of proteins that were either proportionally or integrally related to their transcripts see Figure 2-supplemental table 1 and 2, respectively. Approximately 65% of proteins did not fit one of these limiting models of how transcript and protein abundance were correlated; they may experience </w:t>
      </w:r>
      <w:r>
        <w:t>intermediate protein degradation rates or their e</w:t>
      </w:r>
      <w:r>
        <w:t>x</w:t>
      </w:r>
      <w:r>
        <w:t>pression and activity may be controlled by more complex post-translational modifications</w:t>
      </w:r>
      <w:r>
        <w:rPr>
          <w:shd w:val="clear" w:color="auto" w:fill="FFFFFF"/>
        </w:rPr>
        <w:t>.</w:t>
      </w:r>
    </w:p>
    <w:p w14:paraId="42369CF1" w14:textId="77777777" w:rsidR="00D210C3" w:rsidRDefault="00D210C3" w:rsidP="0084560E">
      <w:pPr>
        <w:pStyle w:val="NoSpacing"/>
      </w:pPr>
    </w:p>
    <w:p w14:paraId="08F4A233" w14:textId="12E016C0" w:rsidR="00D210C3" w:rsidRDefault="00D210C3" w:rsidP="00D210C3">
      <w:pPr>
        <w:pStyle w:val="NoSpacing"/>
      </w:pPr>
      <w:r>
        <w:t>To put proteins and RNA within a given sample on comparable absolute scales, we norma</w:t>
      </w:r>
      <w:r>
        <w:t>l</w:t>
      </w:r>
      <w:r>
        <w:t xml:space="preserve">ized protein counts using the Apex </w:t>
      </w:r>
      <w:r w:rsidRPr="00795F8F">
        <w:t>method</w:t>
      </w:r>
      <w:bookmarkStart w:id="2" w:name="ZOTERO_BREF_THMeh0SvPcJl"/>
      <w:r w:rsidRPr="00795F8F">
        <w:t xml:space="preserve"> </w:t>
      </w:r>
      <w:bookmarkEnd w:id="2"/>
      <w:r w:rsidRPr="00795F8F">
        <w:fldChar w:fldCharType="begin"/>
      </w:r>
      <w:r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Pr="00795F8F">
        <w:fldChar w:fldCharType="separate"/>
      </w:r>
      <w:r w:rsidRPr="00795F8F">
        <w:t>(Lu et al., 2007)</w:t>
      </w:r>
      <w:r w:rsidRPr="00795F8F">
        <w:fldChar w:fldCharType="end"/>
      </w:r>
      <w:r w:rsidRPr="00795F8F">
        <w:t xml:space="preserve"> for absolute</w:t>
      </w:r>
      <w:r>
        <w:t xml:space="preserve"> quantification, and we normalized mRNA counts to the length of each transcript. Both protein and mRNA le</w:t>
      </w:r>
      <w:r>
        <w:t>v</w:t>
      </w:r>
      <w:r>
        <w:t xml:space="preserve">els were then averaged across all three biological replicates. Additionally, all proteins and mRNAs were scaled by the average of all proteins and mRNA. </w:t>
      </w:r>
    </w:p>
    <w:p w14:paraId="27A51C0D" w14:textId="77777777" w:rsidR="00D210C3" w:rsidRDefault="00D210C3" w:rsidP="0084560E">
      <w:pPr>
        <w:pStyle w:val="NoSpacing"/>
      </w:pPr>
    </w:p>
    <w:p w14:paraId="63D28BB0" w14:textId="39D585FD" w:rsidR="00D224DF" w:rsidRDefault="00BA5B3C" w:rsidP="0084560E">
      <w:pPr>
        <w:pStyle w:val="NoSpacing"/>
      </w:pPr>
      <w:r>
        <w:t xml:space="preserve">The strongest absolute correlation, across the time course, between mRNA and protein </w:t>
      </w:r>
      <w:r w:rsidR="00467D76">
        <w:t>o</w:t>
      </w:r>
      <w:r w:rsidR="00467D76">
        <w:t>c</w:t>
      </w:r>
      <w:r w:rsidR="00467D76">
        <w:t>curred</w:t>
      </w:r>
      <w:r>
        <w:t xml:space="preserve"> at three hours (Figure 2F</w:t>
      </w:r>
      <w:r w:rsidR="005559FC">
        <w:t>,</w:t>
      </w:r>
      <w:r>
        <w:t xml:space="preserve"> S</w:t>
      </w:r>
      <w:bookmarkStart w:id="3" w:name="__DdeLink__5310_903009628"/>
      <w:r w:rsidR="00531AE5">
        <w:t xml:space="preserve">pearman </w:t>
      </w:r>
      <w:r w:rsidRPr="00DD6EEC">
        <w:t>ρ</w:t>
      </w:r>
      <w:bookmarkEnd w:id="3"/>
      <w:r w:rsidRPr="00DD6EEC">
        <w:t>=0.</w:t>
      </w:r>
      <w:r w:rsidR="00531AE5">
        <w:t>71</w:t>
      </w:r>
      <w:r>
        <w:t xml:space="preserve">, </w:t>
      </w:r>
      <w:r>
        <w:rPr>
          <w:i/>
        </w:rPr>
        <w:t>P</w:t>
      </w:r>
      <w:r>
        <w:t>=</w:t>
      </w:r>
      <w:r w:rsidR="00DD6EEC">
        <w:t>10</w:t>
      </w:r>
      <w:r w:rsidR="00DD6EEC" w:rsidRPr="00DD6EEC">
        <w:rPr>
          <w:vertAlign w:val="superscript"/>
        </w:rPr>
        <w:t>-224</w:t>
      </w:r>
      <w:r>
        <w:t xml:space="preserve">). </w:t>
      </w:r>
      <w:r w:rsidR="0044751C">
        <w:t>Absolute correlation b</w:t>
      </w:r>
      <w:r w:rsidR="0044751C">
        <w:t>e</w:t>
      </w:r>
      <w:r w:rsidR="0044751C">
        <w:t xml:space="preserve">tween proteins and their corresponding transcripts </w:t>
      </w:r>
      <w:r w:rsidR="00FA6EAE">
        <w:t>were</w:t>
      </w:r>
      <w:r w:rsidR="0044751C">
        <w:t xml:space="preserve"> relatively strong for time points </w:t>
      </w:r>
      <w:r w:rsidR="00D366DC">
        <w:t>≤</w:t>
      </w:r>
      <w:r w:rsidR="0044751C">
        <w:t>8</w:t>
      </w:r>
      <w:r w:rsidR="00350F5D">
        <w:t xml:space="preserve"> h</w:t>
      </w:r>
      <w:r w:rsidR="00D224DF">
        <w:t>,</w:t>
      </w:r>
      <w:r w:rsidR="0044751C">
        <w:t xml:space="preserve"> with a correlation coefficient of ~0.71. After 8</w:t>
      </w:r>
      <w:r w:rsidR="00350F5D">
        <w:t xml:space="preserve"> h</w:t>
      </w:r>
      <w:r w:rsidR="0044751C">
        <w:t>, when cells ha</w:t>
      </w:r>
      <w:r w:rsidR="00D224DF">
        <w:t>d</w:t>
      </w:r>
      <w:r w:rsidR="0044751C">
        <w:t xml:space="preserve"> entered stationary phase, the correlation </w:t>
      </w:r>
      <w:r w:rsidR="007F15B3">
        <w:t>was</w:t>
      </w:r>
      <w:r w:rsidR="0044751C">
        <w:t xml:space="preserve"> much weaker</w:t>
      </w:r>
      <w:r w:rsidR="00D224DF">
        <w:t>,</w:t>
      </w:r>
      <w:r w:rsidR="0044751C">
        <w:t xml:space="preserve"> with correlations around 0.3-0.4 (Figure 2 – Su</w:t>
      </w:r>
      <w:r w:rsidR="0044751C">
        <w:t>p</w:t>
      </w:r>
      <w:r w:rsidR="0044751C">
        <w:t xml:space="preserve">plemental Figure 2). The correlation at three hours </w:t>
      </w:r>
      <w:r w:rsidR="007F15B3">
        <w:t>was</w:t>
      </w:r>
      <w:r w:rsidR="00531AE5">
        <w:t xml:space="preserve"> </w:t>
      </w:r>
      <w:r w:rsidR="00015CC4">
        <w:t>somewhat</w:t>
      </w:r>
      <w:r w:rsidR="00531AE5">
        <w:t xml:space="preserve"> higher than </w:t>
      </w:r>
      <w:r w:rsidR="00D224DF">
        <w:t>i</w:t>
      </w:r>
      <w:r w:rsidR="007F15B3">
        <w:t>s</w:t>
      </w:r>
      <w:r w:rsidR="00015CC4">
        <w:t xml:space="preserve"> usually observed for </w:t>
      </w:r>
      <w:r w:rsidR="0084560E" w:rsidRPr="0084560E">
        <w:t xml:space="preserve">correlations between RNA and protein for other measured prokaryotes and </w:t>
      </w:r>
      <w:r w:rsidR="00140E5E">
        <w:t>e</w:t>
      </w:r>
      <w:r w:rsidR="0084560E" w:rsidRPr="0084560E">
        <w:t>ukaryotes</w:t>
      </w:r>
      <w:r w:rsidR="00140E5E">
        <w:t>,</w:t>
      </w:r>
      <w:r w:rsidR="0084560E" w:rsidRPr="0084560E">
        <w:t xml:space="preserve"> which </w:t>
      </w:r>
      <w:r w:rsidR="00015CC4">
        <w:t xml:space="preserve">typically </w:t>
      </w:r>
      <w:r w:rsidR="0084560E" w:rsidRPr="0084560E">
        <w:t xml:space="preserve">have </w:t>
      </w:r>
      <w:r w:rsidR="00140E5E">
        <w:t>S</w:t>
      </w:r>
      <w:r w:rsidR="0084560E" w:rsidRPr="0084560E">
        <w:t xml:space="preserve">pearman correlations around 0.5 between proteins and their transcripts </w:t>
      </w:r>
      <w:r w:rsidR="0005168B"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05168B" w:rsidRPr="0084560E">
        <w:fldChar w:fldCharType="separate"/>
      </w:r>
      <w:r w:rsidR="0084560E" w:rsidRPr="0084560E">
        <w:t>(Abreu et al., 2009; Gygi et al., 1999; Vogel et al., 2010; Vogel and Ma</w:t>
      </w:r>
      <w:r w:rsidR="0084560E" w:rsidRPr="0084560E">
        <w:t>r</w:t>
      </w:r>
      <w:r w:rsidR="0084560E" w:rsidRPr="0084560E">
        <w:t>cotte, 2012; Washburn et al., 2003)</w:t>
      </w:r>
      <w:r w:rsidR="0005168B" w:rsidRPr="0084560E">
        <w:fldChar w:fldCharType="end"/>
      </w:r>
      <w:r w:rsidR="00140E5E">
        <w:t>.</w:t>
      </w:r>
    </w:p>
    <w:p w14:paraId="7EE72D9A" w14:textId="77777777" w:rsidR="003F6DD6" w:rsidRDefault="003F6DD6" w:rsidP="0084560E">
      <w:pPr>
        <w:pStyle w:val="NoSpacing"/>
      </w:pPr>
    </w:p>
    <w:p w14:paraId="1BFA17B2" w14:textId="77777777" w:rsidR="005A50CF" w:rsidRDefault="003039BC" w:rsidP="005A50CF">
      <w:pPr>
        <w:pStyle w:val="Heading2"/>
      </w:pPr>
      <w:r>
        <w:t xml:space="preserve">RNAs within an operon correlated strongly while proteins within an operon did not necessarily correlate strongly with each other. </w:t>
      </w:r>
    </w:p>
    <w:p w14:paraId="646BC434" w14:textId="1FDE293B" w:rsidR="005A50CF" w:rsidRDefault="00BA5B3C" w:rsidP="00A3644C">
      <w:pPr>
        <w:pStyle w:val="NoSpacing"/>
      </w:pPr>
      <w:r>
        <w:t xml:space="preserve">Genes within an operon </w:t>
      </w:r>
      <w:r w:rsidR="00884AC6">
        <w:t xml:space="preserve">are </w:t>
      </w:r>
      <w:r>
        <w:t xml:space="preserve">co-transcribed as a single RNA and thus </w:t>
      </w:r>
      <w:r w:rsidR="00884AC6">
        <w:t xml:space="preserve">are </w:t>
      </w:r>
      <w:r>
        <w:t>likely to be under the same transcriptional control. Differences in translational efficiency between genes</w:t>
      </w:r>
      <w:r w:rsidR="00E74EF3">
        <w:t xml:space="preserve"> o</w:t>
      </w:r>
      <w:r w:rsidR="00E74EF3">
        <w:t>f</w:t>
      </w:r>
      <w:r w:rsidR="00E74EF3">
        <w:t>ten lead to larger differences in protein expression in the same operon</w:t>
      </w:r>
      <w:r>
        <w:t>,</w:t>
      </w:r>
      <w:r w:rsidR="00E74EF3">
        <w:t xml:space="preserve"> as</w:t>
      </w:r>
      <w:r>
        <w:t xml:space="preserve"> </w:t>
      </w:r>
      <w:r w:rsidR="00EC1B51">
        <w:t xml:space="preserve">regulation via </w:t>
      </w:r>
      <w:r w:rsidR="009E262B">
        <w:t xml:space="preserve">changes in </w:t>
      </w:r>
      <w:r w:rsidR="008E06BB">
        <w:t>sub</w:t>
      </w:r>
      <w:r w:rsidR="00EC1B51">
        <w:t>cellular</w:t>
      </w:r>
      <w:r w:rsidR="00E74EF3">
        <w:t xml:space="preserve"> </w:t>
      </w:r>
      <w:r>
        <w:t>localization, post-translational modifications</w:t>
      </w:r>
      <w:r w:rsidR="00E74EF3">
        <w:t xml:space="preserve">, </w:t>
      </w:r>
      <w:r w:rsidR="00EC1B51">
        <w:t>or</w:t>
      </w:r>
      <w:r w:rsidR="00E74EF3">
        <w:t xml:space="preserve"> </w:t>
      </w:r>
      <w:r w:rsidR="008E06BB">
        <w:t xml:space="preserve">control of </w:t>
      </w:r>
      <w:r w:rsidR="00E74EF3">
        <w:t>degrad</w:t>
      </w:r>
      <w:r w:rsidR="00E74EF3">
        <w:t>a</w:t>
      </w:r>
      <w:r w:rsidR="00E74EF3">
        <w:t xml:space="preserve">tion </w:t>
      </w:r>
      <w:r w:rsidR="00EC1B51">
        <w:t>rates</w:t>
      </w:r>
      <w:r w:rsidR="00E74EF3">
        <w:t xml:space="preserve"> may </w:t>
      </w:r>
      <w:r w:rsidR="00F77B2D">
        <w:t xml:space="preserve">differently </w:t>
      </w:r>
      <w:r w:rsidR="008E06BB">
        <w:t>impact</w:t>
      </w:r>
      <w:r w:rsidR="00E74EF3">
        <w:t xml:space="preserve"> </w:t>
      </w:r>
      <w:r w:rsidR="00FB39DC">
        <w:t>the activit</w:t>
      </w:r>
      <w:r w:rsidR="00EC1B51">
        <w:t>ies</w:t>
      </w:r>
      <w:r w:rsidR="00FB39DC">
        <w:t xml:space="preserve"> of each</w:t>
      </w:r>
      <w:r w:rsidR="00E74EF3">
        <w:t xml:space="preserve"> </w:t>
      </w:r>
      <w:r w:rsidR="00FB39DC">
        <w:t xml:space="preserve">of these </w:t>
      </w:r>
      <w:r w:rsidR="00E74EF3">
        <w:t>proteins</w:t>
      </w:r>
      <w:r>
        <w:t xml:space="preserve"> </w:t>
      </w:r>
      <w:r w:rsidR="0005168B"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05168B" w:rsidRPr="00795F8F">
        <w:fldChar w:fldCharType="separate"/>
      </w:r>
      <w:r w:rsidR="009776B6">
        <w:t>(Lim et al., 2011a; Mattheakis and Nomura, 1988; Wek et al., 1987; Yamada and Saier Jr, 1988)</w:t>
      </w:r>
      <w:r w:rsidR="0005168B" w:rsidRPr="00795F8F">
        <w:fldChar w:fldCharType="end"/>
      </w:r>
      <w:r w:rsidR="002C1CF2" w:rsidRPr="00795F8F">
        <w:t>.</w:t>
      </w:r>
      <w:r w:rsidRPr="00795F8F">
        <w:t xml:space="preserve"> </w:t>
      </w:r>
      <w:bookmarkStart w:id="4" w:name="__UnoMark__1841_580114490"/>
      <w:bookmarkStart w:id="5" w:name="ZOTERO_BREF_Y64mqMGDZF9v"/>
      <w:bookmarkEnd w:id="4"/>
      <w:bookmarkEnd w:id="5"/>
      <w:r w:rsidRPr="00795F8F">
        <w:t>We expect</w:t>
      </w:r>
      <w:r w:rsidR="00015CC4">
        <w:t>ed</w:t>
      </w:r>
      <w:r w:rsidRPr="00795F8F">
        <w:t xml:space="preserve"> to see very high correlation between </w:t>
      </w:r>
      <w:r w:rsidR="009E39BC">
        <w:t xml:space="preserve">counts of </w:t>
      </w:r>
      <w:r w:rsidRPr="00795F8F">
        <w:t xml:space="preserve">RNAs </w:t>
      </w:r>
      <w:r w:rsidR="009E39BC">
        <w:t xml:space="preserve">for each gene </w:t>
      </w:r>
      <w:r w:rsidRPr="00795F8F">
        <w:t xml:space="preserve">within an operon as they </w:t>
      </w:r>
      <w:r w:rsidR="009E39BC">
        <w:t>are</w:t>
      </w:r>
      <w:r w:rsidR="009E39BC" w:rsidRPr="00795F8F">
        <w:t xml:space="preserve"> </w:t>
      </w:r>
      <w:r w:rsidRPr="00795F8F">
        <w:t>under</w:t>
      </w:r>
      <w:r>
        <w:t xml:space="preserve"> the same transcriptional control; however, we expect</w:t>
      </w:r>
      <w:r w:rsidR="00015CC4">
        <w:t>ed</w:t>
      </w:r>
      <w:r>
        <w:t xml:space="preserve"> there to be less correl</w:t>
      </w:r>
      <w:r>
        <w:t>a</w:t>
      </w:r>
      <w:r>
        <w:t xml:space="preserve">tion between proteins within an operon as </w:t>
      </w:r>
      <w:r w:rsidR="006E2006">
        <w:t>they are</w:t>
      </w:r>
      <w:r>
        <w:t xml:space="preserve"> not guaranteed to be </w:t>
      </w:r>
      <w:r w:rsidR="00396B9F">
        <w:t xml:space="preserve">subject to </w:t>
      </w:r>
      <w:r>
        <w:t xml:space="preserve">the same translational/post-translational regulation. </w:t>
      </w:r>
    </w:p>
    <w:p w14:paraId="548F903C" w14:textId="77777777" w:rsidR="00D210C3" w:rsidRDefault="00D210C3" w:rsidP="00A3644C">
      <w:pPr>
        <w:pStyle w:val="NoSpacing"/>
      </w:pPr>
    </w:p>
    <w:p w14:paraId="0280C660" w14:textId="77777777" w:rsidR="005A50CF" w:rsidRPr="00D210C3" w:rsidRDefault="00BA5B3C" w:rsidP="00D210C3">
      <w:pPr>
        <w:pStyle w:val="NoSpacing"/>
      </w:pPr>
      <w:r w:rsidRPr="00D210C3">
        <w:t>As a measure of correlation of gene expression within an operon we to</w:t>
      </w:r>
      <w:r w:rsidR="00264ECA" w:rsidRPr="00D210C3">
        <w:t xml:space="preserve">ok the average of the pairwise </w:t>
      </w:r>
      <w:r w:rsidR="008130BF" w:rsidRPr="00D210C3">
        <w:t>Spearman</w:t>
      </w:r>
      <w:r w:rsidRPr="00D210C3">
        <w:t xml:space="preserve"> correlation coefficient for all possible pairs of transcripts and proteins within an operon. Approximately eighty percent of transcripts had a mean pairwise corr</w:t>
      </w:r>
      <w:r w:rsidRPr="00D210C3">
        <w:t>e</w:t>
      </w:r>
      <w:r w:rsidRPr="00D210C3">
        <w:t>lation coefficient greater than 0.8 within an operon (</w:t>
      </w:r>
      <w:r w:rsidR="008B0D42" w:rsidRPr="00D210C3">
        <w:t>Figure</w:t>
      </w:r>
      <w:r w:rsidRPr="00D210C3">
        <w:t xml:space="preserve"> </w:t>
      </w:r>
      <w:r w:rsidR="004B4F81" w:rsidRPr="00D210C3">
        <w:t>3A</w:t>
      </w:r>
      <w:r w:rsidRPr="00D210C3">
        <w:t>). On the other hand</w:t>
      </w:r>
      <w:r w:rsidR="00015CC4" w:rsidRPr="00D210C3">
        <w:t>,</w:t>
      </w:r>
      <w:r w:rsidRPr="00D210C3">
        <w:t xml:space="preserve"> less than fourteen percent of proteins had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1552F61B" w14:textId="77777777" w:rsidR="00A3644C" w:rsidRDefault="00A3644C" w:rsidP="005A50CF">
      <w:pPr>
        <w:pStyle w:val="BodyText"/>
      </w:pPr>
    </w:p>
    <w:p w14:paraId="7439EBD6"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5C90DDFC" w14:textId="044FDB12"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8B0D42">
        <w:t>Figure</w:t>
      </w:r>
      <w:r>
        <w:t xml:space="preserve"> </w:t>
      </w:r>
      <w:r w:rsidR="004B4F81">
        <w:t>4</w:t>
      </w:r>
      <w:r w:rsidR="00434BE6">
        <w:t>- supplemental figure 1</w:t>
      </w:r>
      <w:r w:rsidR="004B4F81">
        <w:t>A</w:t>
      </w:r>
      <w:r>
        <w:t xml:space="preserve">). This curve </w:t>
      </w:r>
      <w:r w:rsidR="007F15B3">
        <w:t>was</w:t>
      </w:r>
      <w:r>
        <w:t xml:space="preserve"> defined by 4 free time parameters and 3 free amplitude parameters. To fit the curve we used a population based differential evol</w:t>
      </w:r>
      <w:r>
        <w:t>u</w:t>
      </w:r>
      <w:r>
        <w:t>tion (DE) algorithm</w:t>
      </w:r>
      <w:r w:rsidR="00BE6C5E">
        <w:t xml:space="preserve"> with </w:t>
      </w:r>
      <w:r>
        <w:t>the fitness function used in minimization scaled to the exper</w:t>
      </w:r>
      <w:r>
        <w:t>i</w:t>
      </w:r>
      <w:r>
        <w:t xml:space="preserve">mental error (see methods). Thus, our algorithm </w:t>
      </w:r>
      <w:r w:rsidR="00614FB5">
        <w:t xml:space="preserve">provided </w:t>
      </w:r>
      <w:r>
        <w:t xml:space="preserve">confidence intervals for our fit based upon the variability in biological replicates. </w:t>
      </w:r>
    </w:p>
    <w:p w14:paraId="0681D54F" w14:textId="77777777" w:rsidR="00BA7B16" w:rsidRDefault="00BA7B16" w:rsidP="00A228D1">
      <w:pPr>
        <w:pStyle w:val="NoSpacing"/>
      </w:pPr>
    </w:p>
    <w:p w14:paraId="6D195EBC" w14:textId="73F4FA17" w:rsidR="00A228D1" w:rsidRDefault="00BA5B3C" w:rsidP="00A228D1">
      <w:pPr>
        <w:pStyle w:val="NoSpacing"/>
      </w:pPr>
      <w:r>
        <w:t>To demonstrate the effectiveness of our fitting strategy we randomly selected five mRNA profiles and their respective fits (</w:t>
      </w:r>
      <w:r w:rsidR="008B0D42">
        <w:t>Figure</w:t>
      </w:r>
      <w:r>
        <w:t xml:space="preserve"> </w:t>
      </w:r>
      <w:r w:rsidR="004B4F81">
        <w:t>4</w:t>
      </w:r>
      <w:r w:rsidR="00434BE6">
        <w:t>-supplemental figure 1</w:t>
      </w:r>
      <w:r w:rsidR="004B4F81">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w:t>
      </w:r>
      <w:r>
        <w:t>e</w:t>
      </w:r>
      <w:r>
        <w:t xml:space="preserv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w:t>
      </w:r>
      <w:r w:rsidR="00A228D1">
        <w:t>u</w:t>
      </w:r>
      <w:r w:rsidR="00A228D1">
        <w:t xml:space="preserve">ous curve to our data (Figure 4-supplemental figure 2).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n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stationary phase. </w:t>
      </w:r>
    </w:p>
    <w:p w14:paraId="01544504" w14:textId="77777777" w:rsidR="00A3644C" w:rsidRDefault="00A3644C" w:rsidP="00A3644C">
      <w:pPr>
        <w:pStyle w:val="NoSpacing"/>
      </w:pPr>
    </w:p>
    <w:p w14:paraId="18E86187" w14:textId="4B3C62EE"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w:t>
      </w:r>
      <w:r w:rsidR="00DD6EEC" w:rsidRPr="00DD6EEC">
        <w:t>carbohydrate catabolic proces</w:t>
      </w:r>
      <w:r w:rsidR="00434BE6">
        <w:t>s</w:t>
      </w:r>
      <w:r w:rsidR="00995EC5">
        <w:t>es</w:t>
      </w:r>
      <w:r w:rsidR="00434BE6">
        <w:t>.</w:t>
      </w:r>
    </w:p>
    <w:p w14:paraId="25F23EEE" w14:textId="77777777" w:rsidR="00A3644C" w:rsidRDefault="00A3644C" w:rsidP="00A3644C">
      <w:pPr>
        <w:pStyle w:val="NoSpacing"/>
      </w:pPr>
    </w:p>
    <w:p w14:paraId="5964E8FE" w14:textId="1F2896DB"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0F4B4722" w14:textId="77777777" w:rsidR="00A3644C" w:rsidRDefault="00A3644C" w:rsidP="00A3644C">
      <w:pPr>
        <w:pStyle w:val="NoSpacing"/>
      </w:pPr>
    </w:p>
    <w:p w14:paraId="55F49FE5" w14:textId="4656C763"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3315313F" w14:textId="77777777" w:rsidR="003F6DD6" w:rsidRDefault="003F6DD6" w:rsidP="00A3644C">
      <w:pPr>
        <w:pStyle w:val="NoSpacing"/>
      </w:pPr>
    </w:p>
    <w:p w14:paraId="24A6E50B" w14:textId="12109D92" w:rsidR="005A50CF" w:rsidRDefault="006B2A1D" w:rsidP="005A50CF">
      <w:pPr>
        <w:pStyle w:val="Heading2"/>
      </w:pPr>
      <w:r>
        <w:t>Central m</w:t>
      </w:r>
      <w:r w:rsidR="003039BC">
        <w:t>etabolic fluxes</w:t>
      </w:r>
      <w:r w:rsidR="008D5C14">
        <w:t xml:space="preserve"> </w:t>
      </w:r>
      <w:r>
        <w:t xml:space="preserve">were consistent during exponential growth </w:t>
      </w:r>
    </w:p>
    <w:p w14:paraId="31AD8A19" w14:textId="6638A6B8" w:rsidR="00FA6EAE" w:rsidRDefault="00FA6EAE" w:rsidP="00FA6EAE">
      <w:pPr>
        <w:pStyle w:val="NoSpacing"/>
      </w:pPr>
      <w:r>
        <w:t>We used flux ratio analysis to measure the relative metabolic fluxes passing through diffe</w:t>
      </w:r>
      <w:r>
        <w:t>r</w:t>
      </w:r>
      <w:r>
        <w:t>ent branches of the central metabolism</w:t>
      </w:r>
      <w:r w:rsidR="0060429C">
        <w:t xml:space="preserve"> </w:t>
      </w:r>
      <w:r w:rsidR="0060429C">
        <w:fldChar w:fldCharType="begin"/>
      </w:r>
      <w:r w:rsidR="0060429C">
        <w:instrText xml:space="preserve"> ADDIN ZOTERO_ITEM CSL_CITATION {"citationID":"epbi2psac","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60429C">
        <w:fldChar w:fldCharType="separate"/>
      </w:r>
      <w:r w:rsidR="0060429C">
        <w:rPr>
          <w:noProof/>
        </w:rPr>
        <w:t>(Harcombe et al., 2013; Zamboni et al., 2009)</w:t>
      </w:r>
      <w:r w:rsidR="0060429C">
        <w:fldChar w:fldCharType="end"/>
      </w:r>
      <w:r>
        <w:t xml:space="preserve">. To measure flux ratios we used the </w:t>
      </w:r>
      <w:proofErr w:type="spellStart"/>
      <w:r>
        <w:t>FiatFlux</w:t>
      </w:r>
      <w:proofErr w:type="spellEnd"/>
      <w:r>
        <w:t xml:space="preserve"> software that fits a metabolic model to the amino acid labeling pattern </w:t>
      </w:r>
      <w:r w:rsidR="0081688C">
        <w:fldChar w:fldCharType="begin"/>
      </w:r>
      <w:r w:rsidR="0081688C">
        <w:instrText xml:space="preserve"> ADDIN ZOTERO_ITEM CSL_CITATION {"citationID":"1h2f3e1lhb","properties":{"formattedCitation":"(Zamboni et al.,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81688C">
        <w:fldChar w:fldCharType="separate"/>
      </w:r>
      <w:r w:rsidR="0081688C">
        <w:rPr>
          <w:noProof/>
        </w:rPr>
        <w:t>(Zamboni et al., 2005)</w:t>
      </w:r>
      <w:r w:rsidR="0081688C">
        <w:fldChar w:fldCharType="end"/>
      </w:r>
      <w:r>
        <w:t xml:space="preserve">. </w:t>
      </w:r>
      <w:r w:rsidR="006B2A1D">
        <w:t>Importantly, this analysis represents the int</w:t>
      </w:r>
      <w:r w:rsidR="006B2A1D">
        <w:t>e</w:t>
      </w:r>
      <w:r w:rsidR="006B2A1D">
        <w:t xml:space="preserve">gral of metabolism until the </w:t>
      </w:r>
      <w:r w:rsidR="0060429C">
        <w:t>time at which the measurement was taken</w:t>
      </w:r>
      <w:r w:rsidR="006B2A1D">
        <w:t xml:space="preserve">. </w:t>
      </w:r>
      <w:r>
        <w:t xml:space="preserve">As there </w:t>
      </w:r>
      <w:r w:rsidR="007F15B3">
        <w:t>was</w:t>
      </w:r>
      <w:r>
        <w:t xml:space="preserve"> little </w:t>
      </w:r>
      <w:proofErr w:type="spellStart"/>
      <w:r w:rsidRPr="005C6FDF">
        <w:rPr>
          <w:i/>
        </w:rPr>
        <w:t>ab</w:t>
      </w:r>
      <w:proofErr w:type="spellEnd"/>
      <w:r w:rsidRPr="005C6FDF">
        <w:rPr>
          <w:i/>
        </w:rPr>
        <w:t>-initio</w:t>
      </w:r>
      <w:r>
        <w:t xml:space="preserve"> protein synthesis after the cells stop</w:t>
      </w:r>
      <w:r w:rsidR="0081688C">
        <w:t>ped</w:t>
      </w:r>
      <w:r>
        <w:t xml:space="preserve"> </w:t>
      </w:r>
      <w:r w:rsidR="001544BF">
        <w:t>growing (after ~8</w:t>
      </w:r>
      <w:r w:rsidR="00350F5D">
        <w:t xml:space="preserve"> h</w:t>
      </w:r>
      <w:r w:rsidR="001544BF">
        <w:t>)</w:t>
      </w:r>
      <w:r w:rsidR="0081688C">
        <w:t>,</w:t>
      </w:r>
      <w:r w:rsidR="001544BF">
        <w:t xml:space="preserve"> we did</w:t>
      </w:r>
      <w:r w:rsidR="0079361C">
        <w:t xml:space="preserve"> </w:t>
      </w:r>
      <w:r w:rsidR="001544BF">
        <w:t>n</w:t>
      </w:r>
      <w:r w:rsidR="0079361C">
        <w:t>o</w:t>
      </w:r>
      <w:r w:rsidR="001544BF">
        <w:t>t</w:t>
      </w:r>
      <w:r>
        <w:t xml:space="preserve"> include the flux ratios after this point. Our major observation was that there was little change in flux ratios throughout growth, and for most of the experiment this initial labeling remain</w:t>
      </w:r>
      <w:r w:rsidR="0081688C">
        <w:t>ed</w:t>
      </w:r>
      <w:r>
        <w:t xml:space="preserve"> (Figure 1-supplemental figure 2A-I). Interestingly, we observed changes</w:t>
      </w:r>
      <w:r w:rsidR="0081688C">
        <w:t xml:space="preserve"> at two weeks</w:t>
      </w:r>
      <w:r>
        <w:t xml:space="preserve"> in the flux ratio in P5P from G6P lower branch (Figure 1-supplemental figure 2G). Given that there </w:t>
      </w:r>
      <w:r w:rsidR="007F6221">
        <w:t>is not expected to be any</w:t>
      </w:r>
      <w:r>
        <w:t xml:space="preserve"> net synthesis of amino acids after growth cease</w:t>
      </w:r>
      <w:r w:rsidR="001544BF">
        <w:t>d</w:t>
      </w:r>
      <w:r>
        <w:t xml:space="preserve">, we cannot use the steady-state approach to inter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recycling nutr</w:t>
      </w:r>
      <w:r w:rsidR="0069308A">
        <w:t>i</w:t>
      </w:r>
      <w:r w:rsidR="0069308A">
        <w:t xml:space="preserve">ents released by dead cells </w:t>
      </w:r>
      <w:r w:rsidR="001544BF">
        <w:t xml:space="preserve">occurred </w:t>
      </w:r>
      <w:r>
        <w:t xml:space="preserve">after </w:t>
      </w:r>
      <w:r w:rsidR="0079361C">
        <w:t>one</w:t>
      </w:r>
      <w:r>
        <w:t xml:space="preserve"> week. </w:t>
      </w:r>
    </w:p>
    <w:p w14:paraId="4F0EFF13" w14:textId="77777777" w:rsidR="003F6DD6" w:rsidRDefault="003F6DD6" w:rsidP="00FA6EAE">
      <w:pPr>
        <w:pStyle w:val="NoSpacing"/>
      </w:pPr>
    </w:p>
    <w:p w14:paraId="6997B646" w14:textId="77777777" w:rsidR="005A50CF" w:rsidRDefault="00946BC4" w:rsidP="005A50CF">
      <w:pPr>
        <w:pStyle w:val="Heading2"/>
      </w:pPr>
      <w:r>
        <w:t xml:space="preserve">Lipids are </w:t>
      </w:r>
      <w:r w:rsidR="003039BC">
        <w:t xml:space="preserve">modified in response to starvation for up to two weeks </w:t>
      </w:r>
    </w:p>
    <w:p w14:paraId="7C38896C" w14:textId="18BD84C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1FFCE6F4" w14:textId="77777777" w:rsidR="00DC06A9" w:rsidRPr="00DC06A9" w:rsidRDefault="00DC06A9" w:rsidP="00DC06A9">
      <w:pPr>
        <w:pStyle w:val="NoSpacing"/>
        <w:rPr>
          <w:color w:val="222222"/>
        </w:rPr>
      </w:pPr>
    </w:p>
    <w:p w14:paraId="4434D5B7" w14:textId="2660DB0E"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05168B">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Bishop et al., 2000; Grogan and Cronan, 1997)</w:t>
      </w:r>
      <w:r w:rsidR="0005168B">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05168B">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05168B">
        <w:rPr>
          <w:color w:val="222222"/>
        </w:rPr>
        <w:fldChar w:fldCharType="separate"/>
      </w:r>
      <w:r>
        <w:rPr>
          <w:noProof/>
          <w:color w:val="222222"/>
        </w:rPr>
        <w:t>(Jia et al., 2004)</w:t>
      </w:r>
      <w:r w:rsidR="0005168B">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05168B">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rPr>
          <w:color w:val="222222"/>
        </w:rPr>
        <w:fldChar w:fldCharType="separate"/>
      </w:r>
      <w:r>
        <w:rPr>
          <w:noProof/>
          <w:color w:val="222222"/>
        </w:rPr>
        <w:t>(Needham and Trent, 2013)</w:t>
      </w:r>
      <w:r w:rsidR="0005168B">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w:t>
      </w:r>
      <w:r w:rsidRPr="00DC06A9">
        <w:rPr>
          <w:color w:val="222222"/>
        </w:rPr>
        <w:t>r</w:t>
      </w:r>
      <w:r w:rsidRPr="00DC06A9">
        <w:rPr>
          <w:color w:val="222222"/>
        </w:rPr>
        <w:t xml:space="preserve">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transition to statio</w:t>
      </w:r>
      <w:r w:rsidRPr="00DC06A9">
        <w:rPr>
          <w:color w:val="222222"/>
        </w:rPr>
        <w:t>n</w:t>
      </w:r>
      <w:r w:rsidRPr="00DC06A9">
        <w:rPr>
          <w:color w:val="222222"/>
        </w:rPr>
        <w:t xml:space="preserve">ary phase </w:t>
      </w:r>
      <w:r w:rsidR="0005168B">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Grogan and Cronan, 1997)</w:t>
      </w:r>
      <w:r w:rsidR="0005168B">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w:t>
      </w:r>
      <w:r w:rsidRPr="00DC06A9">
        <w:rPr>
          <w:color w:val="222222"/>
        </w:rPr>
        <w:t>t</w:t>
      </w:r>
      <w:r w:rsidRPr="00DC06A9">
        <w:rPr>
          <w:color w:val="222222"/>
        </w:rPr>
        <w: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39F7945D" w14:textId="77777777" w:rsidR="005A50CF" w:rsidRDefault="00BA5B3C" w:rsidP="005A50CF">
      <w:pPr>
        <w:pStyle w:val="Heading1"/>
      </w:pPr>
      <w:r>
        <w:t>Discussion</w:t>
      </w:r>
    </w:p>
    <w:p w14:paraId="519253E9" w14:textId="267232F3"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t xml:space="preserve"> Reducing</w:t>
      </w:r>
      <w:r w:rsidR="00946BC4">
        <w:t xml:space="preserve"> the overall pool of mRNA </w:t>
      </w:r>
      <w:r w:rsidR="006E2078">
        <w:t>seems to be the major regulatory strategy</w:t>
      </w:r>
      <w:r w:rsidR="005B2B65">
        <w:t xml:space="preserve"> </w:t>
      </w:r>
      <w:r w:rsidR="006E2078">
        <w:t xml:space="preserve">used to </w:t>
      </w:r>
      <w:r w:rsidR="005B2B65">
        <w:t>limit</w:t>
      </w:r>
      <w:r w:rsidR="00946BC4">
        <w:t xml:space="preserve"> new protein synthesis. In r</w:t>
      </w:r>
      <w:r w:rsidR="00946BC4">
        <w:t>e</w:t>
      </w:r>
      <w:r w:rsidR="00946BC4">
        <w:t>sponse to starva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w:t>
      </w:r>
      <w:r w:rsidR="005B2B65">
        <w:t>i</w:t>
      </w:r>
      <w:r w:rsidR="005B2B65">
        <w:t>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22C9C1B9" w14:textId="77777777" w:rsidR="00A6757F" w:rsidRDefault="00A6757F" w:rsidP="001A7C5B">
      <w:pPr>
        <w:pStyle w:val="NoSpacing"/>
      </w:pPr>
    </w:p>
    <w:p w14:paraId="6A03872E" w14:textId="6CC06560" w:rsidR="001A7C5B" w:rsidRDefault="00F5631D" w:rsidP="001A7C5B">
      <w:pPr>
        <w:pStyle w:val="NoSpacing"/>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 under starvation, we also proposed a novel</w:t>
      </w:r>
      <w:r w:rsidR="001A7C5B">
        <w:rPr>
          <w:color w:val="000000"/>
        </w:rPr>
        <w:t xml:space="preserve"> </w:t>
      </w:r>
      <w:r w:rsidR="001A7C5B">
        <w:t xml:space="preserve">fitting strategy </w:t>
      </w:r>
      <w:r w:rsidR="0079687C">
        <w:t>that</w:t>
      </w:r>
      <w:r w:rsidR="001A7C5B">
        <w:t xml:space="preserve"> allowed </w:t>
      </w:r>
      <w:r w:rsidR="0079687C">
        <w:t xml:space="preserve">us to classify </w:t>
      </w:r>
      <w:r w:rsidR="001A7C5B">
        <w:t>expression profiles into different categories The e</w:t>
      </w:r>
      <w:r w:rsidR="001A7C5B">
        <w:t>n</w:t>
      </w:r>
      <w:r w:rsidR="001A7C5B">
        <w:t xml:space="preserve">riched terms in </w:t>
      </w:r>
      <w:r w:rsidR="0079687C">
        <w:t xml:space="preserve">the resulting classification </w:t>
      </w:r>
      <w:r w:rsidR="00FA6EAE">
        <w:t>were</w:t>
      </w:r>
      <w:r w:rsidR="005B5095">
        <w:t xml:space="preserve"> </w:t>
      </w:r>
      <w:r w:rsidR="001A7C5B">
        <w:t xml:space="preserve">reasonably aligned with what </w:t>
      </w:r>
      <w:r w:rsidR="007F15B3">
        <w:t>was</w:t>
      </w:r>
      <w:r w:rsidR="001A7C5B">
        <w:t xml:space="preserve"> known</w:t>
      </w:r>
      <w:r w:rsidR="005B5095">
        <w:t xml:space="preserve"> about</w:t>
      </w:r>
      <w:r w:rsidR="001A7C5B">
        <w:t>, or at least consistent with, cells coping with starvation</w:t>
      </w:r>
      <w:r w:rsidR="002B2B1C">
        <w:t xml:space="preserve"> (Figure 6E)</w:t>
      </w:r>
      <w:r w:rsidR="001A7C5B">
        <w:t xml:space="preserve">. </w:t>
      </w:r>
      <w:r w:rsidR="0079687C">
        <w:t xml:space="preserve">Importantly, this classification </w:t>
      </w:r>
      <w:r w:rsidR="001A7C5B">
        <w:t xml:space="preserve">was accomplished </w:t>
      </w:r>
      <w:r w:rsidR="005B5095">
        <w:t xml:space="preserve">in an unbiased manner, </w:t>
      </w:r>
      <w:r w:rsidR="001A7C5B">
        <w:t xml:space="preserve">without any </w:t>
      </w:r>
      <w:r w:rsidR="001A7C5B" w:rsidRPr="004E30A7">
        <w:t>ad</w:t>
      </w:r>
      <w:r w:rsidR="00194520" w:rsidRPr="004E30A7">
        <w:t xml:space="preserve"> </w:t>
      </w:r>
      <w:r w:rsidR="001A7C5B" w:rsidRPr="004E30A7">
        <w:t>hoc</w:t>
      </w:r>
      <w:r w:rsidR="001A7C5B">
        <w:t xml:space="preserve"> </w:t>
      </w:r>
      <w:r w:rsidR="006D1609">
        <w:t>assumptions about</w:t>
      </w:r>
      <w:r w:rsidR="00855EF0">
        <w:t xml:space="preserve"> </w:t>
      </w:r>
      <w:r w:rsidR="005B5095">
        <w:t xml:space="preserve">the number of </w:t>
      </w:r>
      <w:r w:rsidR="00855EF0">
        <w:t>cluster</w:t>
      </w:r>
      <w:r w:rsidR="005B5095">
        <w:t xml:space="preserve">s </w:t>
      </w:r>
      <w:r w:rsidR="006D1609">
        <w:t xml:space="preserve">that should exist </w:t>
      </w:r>
      <w:r w:rsidR="005B5095">
        <w:t>in the data</w:t>
      </w:r>
      <w:r w:rsidR="001A7C5B">
        <w:t xml:space="preserve">. </w:t>
      </w:r>
    </w:p>
    <w:p w14:paraId="2465CFEC" w14:textId="77777777" w:rsidR="00B9696F" w:rsidRDefault="00B9696F" w:rsidP="001A7C5B">
      <w:pPr>
        <w:pStyle w:val="NoSpacing"/>
      </w:pPr>
    </w:p>
    <w:p w14:paraId="70E64CE6" w14:textId="63CAA483" w:rsidR="00B9696F" w:rsidRDefault="00D00135" w:rsidP="00B9696F">
      <w:pPr>
        <w:pStyle w:val="NoSpacing"/>
      </w:pPr>
      <w:r>
        <w:t>We found that, a</w:t>
      </w:r>
      <w:r w:rsidR="00B9696F">
        <w:t>s cells enter</w:t>
      </w:r>
      <w:r w:rsidR="000F36F6">
        <w:t>ed</w:t>
      </w:r>
      <w:r w:rsidR="00B9696F">
        <w:t xml:space="preserve"> stationary phase, the total pool of mRNA </w:t>
      </w:r>
      <w:r w:rsidR="007F15B3">
        <w:t>was</w:t>
      </w:r>
      <w:r w:rsidR="00B9696F">
        <w:t xml:space="preserve"> depleted co</w:t>
      </w:r>
      <w:r w:rsidR="00B9696F">
        <w:t>m</w:t>
      </w:r>
      <w:r w:rsidR="00B9696F">
        <w:t>pared to all other RNA</w:t>
      </w:r>
      <w:r>
        <w:t>s</w:t>
      </w:r>
      <w:r w:rsidR="00B9696F">
        <w:t xml:space="preserve"> and many individual transcripts </w:t>
      </w:r>
      <w:r w:rsidR="00FA6EAE">
        <w:t>were</w:t>
      </w:r>
      <w:r w:rsidR="00B9696F">
        <w:t xml:space="preserve"> </w:t>
      </w:r>
      <w:proofErr w:type="gramStart"/>
      <w:r w:rsidR="00B9696F">
        <w:t>down-regulated</w:t>
      </w:r>
      <w:proofErr w:type="gramEnd"/>
      <w:r w:rsidR="00B9696F">
        <w:t xml:space="preserve">, possibly as part of a broader strategy to reduce the production of new protein. </w:t>
      </w:r>
      <w:r w:rsidR="008013BE">
        <w:t>R</w:t>
      </w:r>
      <w:r w:rsidR="00B9696F">
        <w:t>educing overall pr</w:t>
      </w:r>
      <w:r w:rsidR="00B9696F">
        <w:t>o</w:t>
      </w:r>
      <w:r w:rsidR="00B9696F">
        <w:t>tein production</w:t>
      </w:r>
      <w:r w:rsidR="008013BE">
        <w:t xml:space="preserve"> could also be achieved</w:t>
      </w:r>
      <w:r w:rsidR="00B9696F">
        <w:t xml:space="preserve"> by limiting the available ribosomes or by limiting the pool of available </w:t>
      </w:r>
      <w:proofErr w:type="spellStart"/>
      <w:r w:rsidR="00B9696F">
        <w:t>tRNA</w:t>
      </w:r>
      <w:proofErr w:type="spellEnd"/>
      <w:r w:rsidR="00B9696F">
        <w:t xml:space="preserve">. </w:t>
      </w:r>
      <w:r w:rsidR="00035091">
        <w:t>The</w:t>
      </w:r>
      <w:r w:rsidR="00B9696F">
        <w:t xml:space="preserve"> stringent response</w:t>
      </w:r>
      <w:r w:rsidR="00035091">
        <w:t>,</w:t>
      </w:r>
      <w:r w:rsidR="00B9696F">
        <w:t xml:space="preserve"> activated</w:t>
      </w:r>
      <w:r w:rsidR="00035091">
        <w:t xml:space="preserve"> in starving cells</w:t>
      </w:r>
      <w:r w:rsidR="00B9696F">
        <w:t xml:space="preserve"> through </w:t>
      </w:r>
      <w:r w:rsidR="00035091">
        <w:t xml:space="preserve">the </w:t>
      </w:r>
      <w:proofErr w:type="spellStart"/>
      <w:r w:rsidR="00B9696F">
        <w:t>ppGpp</w:t>
      </w:r>
      <w:proofErr w:type="spellEnd"/>
      <w:r w:rsidR="00035091">
        <w:t xml:space="preserve"> </w:t>
      </w:r>
      <w:proofErr w:type="spellStart"/>
      <w:r w:rsidR="00035091">
        <w:t>alarmone</w:t>
      </w:r>
      <w:proofErr w:type="spellEnd"/>
      <w:r w:rsidR="00B9696F">
        <w:t xml:space="preserve">, </w:t>
      </w:r>
      <w:r w:rsidR="008013BE">
        <w:t>down</w:t>
      </w:r>
      <w:r w:rsidR="00D62088">
        <w:t>-</w:t>
      </w:r>
      <w:r w:rsidR="00035091">
        <w:t xml:space="preserve">regulates </w:t>
      </w:r>
      <w:r w:rsidR="008013BE">
        <w:t xml:space="preserve">new </w:t>
      </w:r>
      <w:proofErr w:type="spellStart"/>
      <w:r w:rsidR="00B9696F">
        <w:t>rRNA</w:t>
      </w:r>
      <w:proofErr w:type="spellEnd"/>
      <w:r w:rsidR="008013BE">
        <w:t xml:space="preserve"> synthesis</w:t>
      </w:r>
      <w:r w:rsidR="00B9696F">
        <w:t xml:space="preserve"> </w:t>
      </w:r>
      <w:r w:rsidR="0005168B">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05168B">
        <w:fldChar w:fldCharType="separate"/>
      </w:r>
      <w:r w:rsidR="00B9696F">
        <w:rPr>
          <w:noProof/>
        </w:rPr>
        <w:t>(Magnusson et al., 2005)</w:t>
      </w:r>
      <w:r w:rsidR="0005168B">
        <w:fldChar w:fldCharType="end"/>
      </w:r>
      <w:r w:rsidR="00B9696F">
        <w:t xml:space="preserve">.  </w:t>
      </w:r>
      <w:r w:rsidR="00150045">
        <w:t>However, i</w:t>
      </w:r>
      <w:r w:rsidR="00B9696F">
        <w:t>n our data, the fraction of</w:t>
      </w:r>
      <w:r w:rsidR="00D17909">
        <w:t xml:space="preserve"> relative</w:t>
      </w:r>
      <w:r w:rsidR="00B9696F">
        <w:t xml:space="preserve"> </w:t>
      </w:r>
      <w:proofErr w:type="spellStart"/>
      <w:r w:rsidR="00B9696F">
        <w:t>rRNA</w:t>
      </w:r>
      <w:proofErr w:type="spellEnd"/>
      <w:r w:rsidR="00B9696F">
        <w:t xml:space="preserve"> </w:t>
      </w:r>
      <w:r w:rsidR="00150045">
        <w:t xml:space="preserve">within a cell </w:t>
      </w:r>
      <w:r w:rsidR="00B9696F">
        <w:t>change</w:t>
      </w:r>
      <w:r w:rsidR="008013BE">
        <w:t>d</w:t>
      </w:r>
      <w:r w:rsidR="00B9696F">
        <w:t xml:space="preserve"> little </w:t>
      </w:r>
      <w:r w:rsidR="00150045">
        <w:t>over time</w:t>
      </w:r>
      <w:r w:rsidR="00D13511">
        <w:t>, and</w:t>
      </w:r>
      <w:r w:rsidR="00B9696F">
        <w:t xml:space="preserve"> the </w:t>
      </w:r>
      <w:proofErr w:type="spellStart"/>
      <w:r w:rsidR="00B9696F">
        <w:t>tRNA</w:t>
      </w:r>
      <w:proofErr w:type="spellEnd"/>
      <w:r w:rsidR="00B9696F">
        <w:t xml:space="preserve"> fraction </w:t>
      </w:r>
      <w:r w:rsidR="00150045">
        <w:t xml:space="preserve">actually </w:t>
      </w:r>
      <w:r w:rsidR="007F15B3">
        <w:t>increased</w:t>
      </w:r>
      <w:r w:rsidR="00B9696F">
        <w:t xml:space="preserve"> </w:t>
      </w:r>
      <w:r w:rsidR="00D17909">
        <w:t xml:space="preserve">with </w:t>
      </w:r>
      <w:r w:rsidR="00B9696F">
        <w:t>time. Thus</w:t>
      </w:r>
      <w:r w:rsidR="00150045">
        <w:t>,</w:t>
      </w:r>
      <w:r w:rsidR="00B9696F">
        <w:t xml:space="preserve"> new protein synthesis </w:t>
      </w:r>
      <w:r w:rsidR="000E0140">
        <w:t xml:space="preserve">in starving cells </w:t>
      </w:r>
      <w:r w:rsidR="00D17909">
        <w:t>may</w:t>
      </w:r>
      <w:r w:rsidR="00B9696F">
        <w:t xml:space="preserve"> be limited more by the reduced mRNA pool than by reduced translational efficiency</w:t>
      </w:r>
      <w:r w:rsidR="00150045">
        <w:t xml:space="preserve"> due to d</w:t>
      </w:r>
      <w:r w:rsidR="00150045">
        <w:t>e</w:t>
      </w:r>
      <w:r w:rsidR="00150045">
        <w:t xml:space="preserve">creases in </w:t>
      </w:r>
      <w:proofErr w:type="spellStart"/>
      <w:r w:rsidR="00150045">
        <w:t>rRNA</w:t>
      </w:r>
      <w:proofErr w:type="spellEnd"/>
      <w:r w:rsidR="00150045">
        <w:t xml:space="preserve"> or </w:t>
      </w:r>
      <w:proofErr w:type="spellStart"/>
      <w:r w:rsidR="00150045">
        <w:t>tRNA</w:t>
      </w:r>
      <w:proofErr w:type="spellEnd"/>
      <w:r w:rsidR="00150045">
        <w:t xml:space="preserve"> abundance</w:t>
      </w:r>
      <w:r w:rsidR="00B9696F">
        <w:t>.</w:t>
      </w:r>
      <w:r w:rsidR="00150045">
        <w:t xml:space="preserve"> Said another way, the down-regulation of </w:t>
      </w:r>
      <w:r w:rsidR="00284445">
        <w:t xml:space="preserve">new </w:t>
      </w:r>
      <w:proofErr w:type="spellStart"/>
      <w:r w:rsidR="00150045">
        <w:t>rRNA</w:t>
      </w:r>
      <w:proofErr w:type="spellEnd"/>
      <w:r w:rsidR="00150045">
        <w:t xml:space="preserve">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14:paraId="4E210E49" w14:textId="77777777" w:rsidR="00B9696F" w:rsidRDefault="00B9696F" w:rsidP="00B9696F">
      <w:pPr>
        <w:pStyle w:val="NoSpacing"/>
      </w:pPr>
    </w:p>
    <w:p w14:paraId="652DF4BD" w14:textId="421716A9" w:rsidR="00B9696F" w:rsidRDefault="00D17909" w:rsidP="001A7C5B">
      <w:pPr>
        <w:pStyle w:val="NoSpacing"/>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05168B">
        <w:fldChar w:fldCharType="begin"/>
      </w:r>
      <w:r w:rsidR="0037742C">
        <w:instrText xml:space="preserve"> ADDIN ZOTERO_ITEM CSL_CITATION {"citationID":"203os65qde","properties":{"formattedCitation":"(Nath and Koch, 1971, 1970)","plainCitation":"(Nath and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05168B">
        <w:fldChar w:fldCharType="separate"/>
      </w:r>
      <w:r w:rsidR="0037742C">
        <w:rPr>
          <w:noProof/>
        </w:rPr>
        <w:t>(Nath and Koch, 1971, 1970)</w:t>
      </w:r>
      <w:r w:rsidR="0005168B">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w:t>
      </w:r>
      <w:r w:rsidR="00B9696F">
        <w:t>e</w:t>
      </w:r>
      <w:r w:rsidR="00B9696F">
        <w:t>spond immediately to possible changes in transcript levels. In effect</w:t>
      </w:r>
      <w:r w:rsidR="001357EF">
        <w:t>,</w:t>
      </w:r>
      <w:r w:rsidR="00B9696F">
        <w:t xml:space="preserve"> </w:t>
      </w:r>
      <w:r w:rsidR="004514F6">
        <w:t xml:space="preserve">the amounts of some </w:t>
      </w:r>
      <w:r w:rsidR="00B9696F">
        <w:t xml:space="preserve">pro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xml:space="preserve">. For example, several of the flagella proteins </w:t>
      </w:r>
      <w:r w:rsidR="00FA6EAE">
        <w:t>were</w:t>
      </w:r>
      <w:r w:rsidR="00B9696F">
        <w:t xml:space="preserve"> proportional to their transcripts</w:t>
      </w:r>
      <w:r w:rsidR="001357EF">
        <w:t>, whereas</w:t>
      </w:r>
      <w:r w:rsidR="00B9696F">
        <w:t xml:space="preserve"> proteins involved in metabolism and energy production integrate</w:t>
      </w:r>
      <w:r w:rsidR="00244C89">
        <w:t>d</w:t>
      </w:r>
      <w:r w:rsidR="00B9696F">
        <w:t xml:space="preserve"> their transcript levels</w:t>
      </w:r>
      <w:r w:rsidR="00244C89">
        <w:t xml:space="preserve"> over time</w:t>
      </w:r>
      <w:r w:rsidR="00B9696F">
        <w:t>. Turning off proteins involved i</w:t>
      </w:r>
      <w:r w:rsidR="001357EF">
        <w:t xml:space="preserve">n cell division and the </w:t>
      </w:r>
      <w:proofErr w:type="spellStart"/>
      <w:r w:rsidR="001357EF">
        <w:t>fl</w:t>
      </w:r>
      <w:r w:rsidR="001357EF">
        <w:t>a</w:t>
      </w:r>
      <w:r w:rsidR="001357EF">
        <w:t>gell</w:t>
      </w:r>
      <w:r w:rsidR="00A93BD4">
        <w:t>ar</w:t>
      </w:r>
      <w:proofErr w:type="spellEnd"/>
      <w:r w:rsidR="00B9696F">
        <w:t xml:space="preserve"> machinery, </w:t>
      </w:r>
      <w:r w:rsidR="001357EF">
        <w:t xml:space="preserve">both </w:t>
      </w:r>
      <w:r w:rsidR="00B9696F">
        <w:t>energy intensive process</w:t>
      </w:r>
      <w:r w:rsidR="001357EF">
        <w:t>es</w:t>
      </w:r>
      <w:r w:rsidR="00B9696F">
        <w:t xml:space="preserve">, needs to happen relatively </w:t>
      </w:r>
      <w:r w:rsidR="00186754">
        <w:t>quickly</w:t>
      </w:r>
      <w:r w:rsidR="00B9696F">
        <w:t xml:space="preserve">. </w:t>
      </w:r>
      <w:r w:rsidR="001357EF">
        <w:t>By contrast, the p</w:t>
      </w:r>
      <w:r w:rsidR="00B9696F">
        <w:t xml:space="preserve">roteins that </w:t>
      </w:r>
      <w:r w:rsidR="00FA6EAE">
        <w:t>were</w:t>
      </w:r>
      <w:r w:rsidR="00B9696F">
        <w:t xml:space="preserve"> relatively stable </w:t>
      </w:r>
      <w:r w:rsidR="00FA6EAE">
        <w:t>were</w:t>
      </w:r>
      <w:r w:rsidR="00B9696F">
        <w:t xml:space="preserve"> enriched for energy production terms</w:t>
      </w:r>
      <w:r w:rsidR="001357EF">
        <w:t>. T</w:t>
      </w:r>
      <w:r w:rsidR="00B9696F">
        <w:t>hus</w:t>
      </w:r>
      <w:r w:rsidR="001357EF">
        <w:t>, these proteins presumably</w:t>
      </w:r>
      <w:r w:rsidR="00B9696F">
        <w:t xml:space="preserve"> persist </w:t>
      </w:r>
      <w:r w:rsidR="001357EF">
        <w:t xml:space="preserve">so that </w:t>
      </w:r>
      <w:r w:rsidR="00244C89">
        <w:t>if nutrients were to become</w:t>
      </w:r>
      <w:r w:rsidR="00B9696F">
        <w:t xml:space="preserve"> avail</w:t>
      </w:r>
      <w:r w:rsidR="00B9696F">
        <w:t>a</w:t>
      </w:r>
      <w:r w:rsidR="00B9696F">
        <w:t xml:space="preserve">ble again </w:t>
      </w:r>
      <w:r w:rsidR="001357EF">
        <w:t xml:space="preserve">the cell </w:t>
      </w:r>
      <w:r w:rsidR="00186754">
        <w:t>will be capable of using them to re-initiate growth</w:t>
      </w:r>
      <w:r w:rsidR="00B9696F">
        <w:t>.</w:t>
      </w:r>
    </w:p>
    <w:p w14:paraId="2F12D7EB" w14:textId="77777777" w:rsidR="00C66E07" w:rsidRDefault="00C66E07" w:rsidP="00263053">
      <w:pPr>
        <w:pStyle w:val="NoSpacing"/>
      </w:pPr>
    </w:p>
    <w:p w14:paraId="00F2235F" w14:textId="642ED430" w:rsidR="00B9696F" w:rsidRDefault="001357EF" w:rsidP="00B9696F">
      <w:pPr>
        <w:pStyle w:val="NoSpacing"/>
      </w:pPr>
      <w:r>
        <w:t xml:space="preserve">We </w:t>
      </w:r>
      <w:r w:rsidR="00A646B6">
        <w:t xml:space="preserve">also </w:t>
      </w:r>
      <w:r>
        <w:t xml:space="preserve">found </w:t>
      </w:r>
      <w:r w:rsidR="00A646B6">
        <w:t xml:space="preserve">many </w:t>
      </w:r>
      <w:r w:rsidR="004659BE">
        <w:t xml:space="preserve">uncharacterized </w:t>
      </w:r>
      <w:r w:rsidR="00B9696F">
        <w:t>ge</w:t>
      </w:r>
      <w:r>
        <w:t>nes (both among</w:t>
      </w:r>
      <w:r w:rsidR="00B9696F">
        <w:t xml:space="preserve"> the protein and </w:t>
      </w:r>
      <w:r>
        <w:t xml:space="preserve">the </w:t>
      </w:r>
      <w:r w:rsidR="00B9696F">
        <w:t xml:space="preserve">RNA profiles) that were significantly </w:t>
      </w:r>
      <w:proofErr w:type="gramStart"/>
      <w:r w:rsidR="008837BE">
        <w:t>up- or down-</w:t>
      </w:r>
      <w:r w:rsidR="00B9696F">
        <w:t>regulated</w:t>
      </w:r>
      <w:proofErr w:type="gramEnd"/>
      <w:r w:rsidR="00B9696F">
        <w:t xml:space="preserve"> </w:t>
      </w:r>
      <w:r w:rsidR="008837BE">
        <w:t>during starvation</w:t>
      </w:r>
      <w:r w:rsidR="00B9696F">
        <w:t xml:space="preserve">.  A subset of these proteins have computationally predicted functions </w:t>
      </w:r>
      <w:r w:rsidR="0005168B">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05168B">
        <w:fldChar w:fldCharType="separate"/>
      </w:r>
      <w:r w:rsidR="00B9696F">
        <w:rPr>
          <w:noProof/>
        </w:rPr>
        <w:t>(Hu et al., 2009)</w:t>
      </w:r>
      <w:r w:rsidR="0005168B">
        <w:fldChar w:fldCharType="end"/>
      </w:r>
      <w:r w:rsidR="00A646B6">
        <w:t xml:space="preserve"> that </w:t>
      </w:r>
      <w:r w:rsidR="00FA6EAE">
        <w:t>were</w:t>
      </w:r>
      <w:r w:rsidR="00B9696F">
        <w:t xml:space="preserve"> consistent with </w:t>
      </w:r>
      <w:r w:rsidR="008837BE">
        <w:t>our findings for annotated genes. F</w:t>
      </w:r>
      <w:r w:rsidR="00B9696F">
        <w:t>or instance</w:t>
      </w:r>
      <w:r w:rsidR="008837BE">
        <w:t>,</w:t>
      </w:r>
      <w:r w:rsidR="00B9696F">
        <w:t xml:space="preserve"> several uncharacterized proteins that </w:t>
      </w:r>
      <w:r w:rsidR="00FA6EAE">
        <w:t>were</w:t>
      </w:r>
      <w:r w:rsidR="00B9696F">
        <w:t xml:space="preserve"> </w:t>
      </w:r>
      <w:proofErr w:type="gramStart"/>
      <w:r w:rsidR="00B9696F">
        <w:t>up-regulated</w:t>
      </w:r>
      <w:proofErr w:type="gramEnd"/>
      <w:r w:rsidR="00B9696F">
        <w:t xml:space="preserve"> </w:t>
      </w:r>
      <w:r w:rsidR="00F51747">
        <w:t>a</w:t>
      </w:r>
      <w:r w:rsidR="00FA6EAE">
        <w:t>re</w:t>
      </w:r>
      <w:r>
        <w:t xml:space="preserve"> predicted to be involved in</w:t>
      </w:r>
      <w:r w:rsidR="00B9696F">
        <w:t xml:space="preserve"> stress response and cell-wall biogenesis. Other predictions seem to be inconsistent with </w:t>
      </w:r>
      <w:r w:rsidR="008837BE">
        <w:t xml:space="preserve">our </w:t>
      </w:r>
      <w:r w:rsidR="00B9696F">
        <w:t xml:space="preserve">observations </w:t>
      </w:r>
      <w:r w:rsidR="008837BE">
        <w:t>for annotated genes</w:t>
      </w:r>
      <w:r w:rsidR="003D5FBF">
        <w:t xml:space="preserve"> or indicate that these genes regulate rather than take part in these processes</w:t>
      </w:r>
      <w:r w:rsidR="008837BE">
        <w:t>. For example,</w:t>
      </w:r>
      <w:r w:rsidR="00B9696F">
        <w:t xml:space="preserve"> some u</w:t>
      </w:r>
      <w:r w:rsidR="00B9696F">
        <w:t>n</w:t>
      </w:r>
      <w:r w:rsidR="00B9696F">
        <w:t xml:space="preserve">characterized proteins that </w:t>
      </w:r>
      <w:r w:rsidR="00FA6EAE">
        <w:t>were</w:t>
      </w:r>
      <w:r w:rsidR="00B9696F">
        <w:t xml:space="preserve"> </w:t>
      </w:r>
      <w:proofErr w:type="gramStart"/>
      <w:r w:rsidR="00B9696F">
        <w:t>up-regulated</w:t>
      </w:r>
      <w:proofErr w:type="gramEnd"/>
      <w:r w:rsidR="00B9696F">
        <w:t xml:space="preserve"> </w:t>
      </w:r>
      <w:r w:rsidR="00F51747">
        <w:t>a</w:t>
      </w:r>
      <w:r w:rsidR="00FA6EAE">
        <w:t>re</w:t>
      </w:r>
      <w:r w:rsidR="008837BE">
        <w:t xml:space="preserve"> predicted </w:t>
      </w:r>
      <w:r w:rsidR="00B9696F">
        <w:t>to be involved in translation</w:t>
      </w:r>
      <w:r w:rsidR="008837BE">
        <w:t>,</w:t>
      </w:r>
      <w:r w:rsidR="00B9696F">
        <w:t xml:space="preserve"> even though translation was heavily enriched in down-regulated genes. </w:t>
      </w:r>
      <w:r w:rsidR="00F51747">
        <w:t>T</w:t>
      </w:r>
      <w:r w:rsidR="009B4531">
        <w:t>hese uncharacte</w:t>
      </w:r>
      <w:r w:rsidR="009B4531">
        <w:t>r</w:t>
      </w:r>
      <w:r w:rsidR="009B4531">
        <w:t>ized</w:t>
      </w:r>
      <w:r w:rsidR="003D5FBF">
        <w:t xml:space="preserve"> genes </w:t>
      </w:r>
      <w:r w:rsidR="009B4531">
        <w:t>might</w:t>
      </w:r>
      <w:r w:rsidR="003D5FBF">
        <w:t xml:space="preserve"> down-regulate the activity of ribosomes</w:t>
      </w:r>
      <w:r w:rsidR="009B4531">
        <w:t>, for example</w:t>
      </w:r>
      <w:r w:rsidR="003D5FBF">
        <w:t xml:space="preserve">. </w:t>
      </w:r>
      <w:r w:rsidR="00B9696F">
        <w:t xml:space="preserve">Lists of proteins and transcripts that </w:t>
      </w:r>
      <w:r w:rsidR="00FA6EAE">
        <w:t>were</w:t>
      </w:r>
      <w:r w:rsidR="00B9696F">
        <w:t xml:space="preserve"> significantly regulated in our time course </w:t>
      </w:r>
      <w:r w:rsidR="00244C89">
        <w:t>are</w:t>
      </w:r>
      <w:r w:rsidR="00B9696F">
        <w:t xml:space="preserve"> provided in the supplemental materials (</w:t>
      </w:r>
      <w:r w:rsidR="004B4F81">
        <w:t>Figure 5-supplemental tables 1 and 2</w:t>
      </w:r>
      <w:r w:rsidR="00B9696F">
        <w:t>)</w:t>
      </w:r>
      <w:r w:rsidR="001D7D2B">
        <w:t>.</w:t>
      </w:r>
    </w:p>
    <w:p w14:paraId="6443B48C" w14:textId="77777777" w:rsidR="00B9696F" w:rsidRDefault="00B9696F" w:rsidP="00263053">
      <w:pPr>
        <w:pStyle w:val="NoSpacing"/>
      </w:pPr>
    </w:p>
    <w:p w14:paraId="1472522E" w14:textId="7E886655" w:rsidR="00B9696F" w:rsidRDefault="004414A2" w:rsidP="00263053">
      <w:pPr>
        <w:pStyle w:val="NoSpacing"/>
      </w:pPr>
      <w:r>
        <w:t>Even t</w:t>
      </w:r>
      <w:r w:rsidR="00B9696F">
        <w:t xml:space="preserve">hough </w:t>
      </w:r>
      <w:r w:rsidR="00A646B6">
        <w:t>mRNA abundances</w:t>
      </w:r>
      <w:r w:rsidR="00B9696F">
        <w:t xml:space="preserve"> within an operon </w:t>
      </w:r>
      <w:r w:rsidR="00FA6EAE">
        <w:t>were</w:t>
      </w:r>
      <w:r w:rsidR="00B9696F">
        <w:t xml:space="preserve"> highly correlated</w:t>
      </w:r>
      <w:r w:rsidR="00A646B6">
        <w:t xml:space="preserve"> (as expected)</w:t>
      </w:r>
      <w:r w:rsidR="00B9696F">
        <w:t xml:space="preserve">, in many cases their protein profiles </w:t>
      </w:r>
      <w:r w:rsidR="00FA6EAE">
        <w:t>were</w:t>
      </w:r>
      <w:r w:rsidR="00B9696F">
        <w:t xml:space="preserve"> only weakly correlated. This</w:t>
      </w:r>
      <w:r w:rsidR="002F3FE9">
        <w:t xml:space="preserve"> finding</w:t>
      </w:r>
      <w:r w:rsidR="00B9696F">
        <w:t xml:space="preserve"> could be due to different translation efficiencies between proteins </w:t>
      </w:r>
      <w:r w:rsidR="0005168B">
        <w:fldChar w:fldCharType="begin"/>
      </w:r>
      <w:r w:rsidR="00B9696F">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B9696F">
        <w:rPr>
          <w:rFonts w:ascii="Monaco" w:hAnsi="Monaco" w:cs="Monaco"/>
        </w:rPr>
        <w:instrText>∼</w:instrText>
      </w:r>
      <w:r w:rsidR="00B9696F">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05168B">
        <w:fldChar w:fldCharType="separate"/>
      </w:r>
      <w:r w:rsidR="00B9696F">
        <w:rPr>
          <w:noProof/>
        </w:rPr>
        <w:t>(Lim et al., 2011)</w:t>
      </w:r>
      <w:r w:rsidR="0005168B">
        <w:fldChar w:fldCharType="end"/>
      </w:r>
      <w:r w:rsidR="00B9696F">
        <w:t xml:space="preserve"> as well as differing degradation rates.  In support of the former we s</w:t>
      </w:r>
      <w:r w:rsidR="00CE20C2">
        <w:t>aw</w:t>
      </w:r>
      <w:r w:rsidR="00B9696F">
        <w:t xml:space="preserve"> a tendency for proteins separated by a larger distance </w:t>
      </w:r>
      <w:r w:rsidR="00590BE2">
        <w:t>within a transcript</w:t>
      </w:r>
      <w:r w:rsidR="00B9696F">
        <w:t xml:space="preserve"> be less correlated than those </w:t>
      </w:r>
      <w:r w:rsidR="00590BE2">
        <w:t xml:space="preserve">located </w:t>
      </w:r>
      <w:r w:rsidR="00B9696F">
        <w:t xml:space="preserve">closer </w:t>
      </w:r>
      <w:r w:rsidR="00590BE2">
        <w:t>to one a</w:t>
      </w:r>
      <w:r w:rsidR="00590BE2">
        <w:t>n</w:t>
      </w:r>
      <w:r w:rsidR="00590BE2">
        <w:t>other</w:t>
      </w:r>
      <w:r w:rsidR="00B9696F">
        <w:t>. However</w:t>
      </w:r>
      <w:r w:rsidR="002F3FE9">
        <w:t>,</w:t>
      </w:r>
      <w:r w:rsidR="00B9696F">
        <w:t xml:space="preserve"> it </w:t>
      </w:r>
      <w:r w:rsidR="007F15B3">
        <w:t>was</w:t>
      </w:r>
      <w:r w:rsidR="00B9696F">
        <w:t xml:space="preserve"> likely that different protein degradation rates also play</w:t>
      </w:r>
      <w:r w:rsidR="00244C89">
        <w:t>ed</w:t>
      </w:r>
      <w:r w:rsidR="00B9696F">
        <w:t xml:space="preserve"> a role in the low correlation between proteins within an operon. Indeed</w:t>
      </w:r>
      <w:r>
        <w:t>,</w:t>
      </w:r>
      <w:r w:rsidR="00B9696F">
        <w:t xml:space="preserve"> many </w:t>
      </w:r>
      <w:r w:rsidR="00805F95">
        <w:t xml:space="preserve">proteins </w:t>
      </w:r>
      <w:r w:rsidR="00E544E1">
        <w:t>coded by proximal regions of a transcript</w:t>
      </w:r>
      <w:r w:rsidR="00B9696F">
        <w:t xml:space="preserve"> show</w:t>
      </w:r>
      <w:r w:rsidR="00244C89">
        <w:t>ed</w:t>
      </w:r>
      <w:r w:rsidR="00B9696F">
        <w:t xml:space="preserve"> poor correlation in their profiles (Figure 3C) </w:t>
      </w:r>
    </w:p>
    <w:p w14:paraId="00C75C32" w14:textId="77777777" w:rsidR="00B9696F" w:rsidRDefault="00B9696F" w:rsidP="00B9696F">
      <w:pPr>
        <w:pStyle w:val="NoSpacing"/>
        <w:rPr>
          <w:i/>
        </w:rPr>
      </w:pPr>
    </w:p>
    <w:p w14:paraId="61ACFD4F" w14:textId="738F0EF9" w:rsidR="005526EE"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r w:rsidR="001071EB">
        <w:t>RNA-</w:t>
      </w:r>
      <w:proofErr w:type="spellStart"/>
      <w:r w:rsidR="001071EB">
        <w:t>seq</w:t>
      </w:r>
      <w:proofErr w:type="spellEnd"/>
      <w:r w:rsidRPr="00DC06A9">
        <w:t xml:space="preserve"> and proteomics analysis.  For example, </w:t>
      </w:r>
      <w:r>
        <w:t xml:space="preserve">we saw </w:t>
      </w:r>
      <w:r w:rsidRPr="00DC06A9">
        <w:t>striking levels of lipid modification late du</w:t>
      </w:r>
      <w:r w:rsidRPr="00DC06A9">
        <w:t>r</w:t>
      </w:r>
      <w:r w:rsidRPr="00DC06A9">
        <w:t xml:space="preserve">ing the time course. These modifications </w:t>
      </w:r>
      <w:r w:rsidR="00FA6EAE">
        <w:t>were</w:t>
      </w:r>
      <w:r w:rsidRPr="00DC06A9">
        <w:t xml:space="preserve"> easily explained by their association with ad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05168B">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fldChar w:fldCharType="separate"/>
      </w:r>
      <w:r>
        <w:rPr>
          <w:noProof/>
        </w:rPr>
        <w:t>(Grogan and Cronan, 1997; Needham and Trent, 2013)</w:t>
      </w:r>
      <w:r w:rsidR="0005168B">
        <w:fldChar w:fldCharType="end"/>
      </w:r>
      <w:r w:rsidRPr="00DC06A9">
        <w:t>. However, the stark differences in RNA, protein</w:t>
      </w:r>
      <w:r w:rsidR="004414A2">
        <w:t>,</w:t>
      </w:r>
      <w:r w:rsidRPr="00DC06A9">
        <w:t xml:space="preserve"> and activity trends of the enzymes responsible for the lipid modifications, </w:t>
      </w:r>
      <w:proofErr w:type="spellStart"/>
      <w:r w:rsidRPr="00DC06A9">
        <w:t>PagP</w:t>
      </w:r>
      <w:proofErr w:type="spellEnd"/>
      <w:r w:rsidRPr="00DC06A9">
        <w:t xml:space="preserve"> and CFA synthase</w:t>
      </w:r>
      <w:r w:rsidR="004414A2">
        <w:t>,</w:t>
      </w:r>
      <w:r w:rsidRPr="00DC06A9">
        <w:t xml:space="preserve"> highlights the fact that act</w:t>
      </w:r>
      <w:r w:rsidRPr="00DC06A9">
        <w:t>i</w:t>
      </w:r>
      <w:r w:rsidRPr="00DC06A9">
        <w:t xml:space="preserve">vation does not necessarily follow abundance measurements. </w:t>
      </w:r>
    </w:p>
    <w:p w14:paraId="447EA1EE" w14:textId="77777777" w:rsidR="005526EE" w:rsidRDefault="005526EE" w:rsidP="00263053">
      <w:pPr>
        <w:pStyle w:val="NoSpacing"/>
      </w:pPr>
    </w:p>
    <w:p w14:paraId="19C12814" w14:textId="0977EBBD" w:rsidR="0016181E" w:rsidRDefault="0016181E" w:rsidP="00263053">
      <w:pPr>
        <w:pStyle w:val="NoSpacing"/>
      </w:pPr>
      <w:r>
        <w:t xml:space="preserve">Metabolic fluxes </w:t>
      </w:r>
      <w:r w:rsidR="00A6757F">
        <w:t xml:space="preserve">were quite </w:t>
      </w:r>
      <w:r>
        <w:t xml:space="preserve">constant throughout the </w:t>
      </w:r>
      <w:r w:rsidR="00A6757F">
        <w:t xml:space="preserve">growth phase of the </w:t>
      </w:r>
      <w:r>
        <w:t xml:space="preserve">experiment, </w:t>
      </w:r>
      <w:r w:rsidR="00A6757F">
        <w:t xml:space="preserve">and these labeling patterns remained in place once growth ceased. At </w:t>
      </w:r>
      <w:r>
        <w:t>the two-week time point,</w:t>
      </w:r>
      <w:r w:rsidR="00A6757F">
        <w:t xml:space="preserve"> however,</w:t>
      </w:r>
      <w:r>
        <w:t xml:space="preserve"> </w:t>
      </w:r>
      <w:r w:rsidR="00A6757F">
        <w:t xml:space="preserve">the labeling patterns in </w:t>
      </w:r>
      <w:proofErr w:type="spellStart"/>
      <w:r w:rsidR="001A491E">
        <w:t>histidine</w:t>
      </w:r>
      <w:proofErr w:type="spellEnd"/>
      <w:r w:rsidR="001A491E">
        <w:t xml:space="preserve"> </w:t>
      </w:r>
      <w:r w:rsidR="00A6757F">
        <w:t xml:space="preserve">changed substantially, which during steady-state growth on glucose would have been interpreted as a change in the </w:t>
      </w:r>
      <w:r w:rsidRPr="0016181E">
        <w:t xml:space="preserve">flux ratio </w:t>
      </w:r>
      <w:r>
        <w:t>corr</w:t>
      </w:r>
      <w:r>
        <w:t>e</w:t>
      </w:r>
      <w:r>
        <w:t xml:space="preserve">sponding to </w:t>
      </w:r>
      <w:r w:rsidRPr="0016181E">
        <w:t>P5P from</w:t>
      </w:r>
      <w:r w:rsidR="00A6757F">
        <w:t xml:space="preserve"> the</w:t>
      </w:r>
      <w:r w:rsidRPr="0016181E">
        <w:t xml:space="preserve"> G6P lower branch</w:t>
      </w:r>
      <w:r>
        <w:t xml:space="preserve"> declin</w:t>
      </w:r>
      <w:r w:rsidR="00A6757F">
        <w:t>ing</w:t>
      </w:r>
      <w:r>
        <w:t>. This change so late in the exper</w:t>
      </w:r>
      <w:r>
        <w:t>i</w:t>
      </w:r>
      <w:r>
        <w:t xml:space="preserve">ment was unexpected, since we did not </w:t>
      </w:r>
      <w:r w:rsidR="00695C15">
        <w:t>anticipate</w:t>
      </w:r>
      <w:r>
        <w:t xml:space="preserve"> substantial turnover in cellular compos</w:t>
      </w:r>
      <w:r>
        <w:t>i</w:t>
      </w:r>
      <w:r>
        <w:t xml:space="preserve">tion that late into the starvation state. The observation suggests that </w:t>
      </w:r>
      <w:r w:rsidRPr="0016181E">
        <w:t xml:space="preserve">either internal amino acid recycling or some de novo </w:t>
      </w:r>
      <w:r>
        <w:t xml:space="preserve">amino-acid </w:t>
      </w:r>
      <w:r w:rsidRPr="0016181E">
        <w:t xml:space="preserve">synthesis </w:t>
      </w:r>
      <w:r w:rsidR="00623B19">
        <w:t>that may be related to the small d</w:t>
      </w:r>
      <w:r w:rsidR="00623B19">
        <w:t>e</w:t>
      </w:r>
      <w:r w:rsidR="00623B19">
        <w:t xml:space="preserve">cline in the number of viable cells </w:t>
      </w:r>
      <w:r>
        <w:t xml:space="preserve">occurs past the </w:t>
      </w:r>
      <w:r w:rsidR="00A6757F">
        <w:t>one</w:t>
      </w:r>
      <w:r>
        <w:t xml:space="preserve"> week tim</w:t>
      </w:r>
      <w:r w:rsidR="00695C15">
        <w:t>e point.</w:t>
      </w:r>
      <w:r>
        <w:t xml:space="preserve"> </w:t>
      </w:r>
    </w:p>
    <w:p w14:paraId="222B4B27" w14:textId="77777777" w:rsidR="0016181E" w:rsidRDefault="0016181E" w:rsidP="00263053">
      <w:pPr>
        <w:pStyle w:val="NoSpacing"/>
      </w:pPr>
    </w:p>
    <w:p w14:paraId="49170652" w14:textId="5B344D67" w:rsidR="00263053" w:rsidRDefault="00263053" w:rsidP="00263053">
      <w:pPr>
        <w:pStyle w:val="NoSpacing"/>
      </w:pPr>
      <w:r>
        <w:t>A goal of systems biology has been to understand how phenotype originates from gen</w:t>
      </w:r>
      <w:r>
        <w:t>o</w:t>
      </w:r>
      <w:r>
        <w:t xml:space="preserve">type. The phenotype of a cell </w:t>
      </w:r>
      <w:r w:rsidR="002F3FE9">
        <w:t>i</w:t>
      </w:r>
      <w:r w:rsidR="007F15B3">
        <w:t>s</w:t>
      </w:r>
      <w:r>
        <w:t xml:space="preserve"> determined by complex regulation of</w:t>
      </w:r>
      <w:r w:rsidR="00CE17E1">
        <w:t xml:space="preserve"> processes including</w:t>
      </w:r>
      <w:r>
        <w:t xml:space="preserve"> cell signaling, gene regulation, metabolism, and lipid biochemistry. Understanding the co</w:t>
      </w:r>
      <w:r>
        <w:t>n</w:t>
      </w:r>
      <w:r>
        <w:t>nection between phenotype and genotype is crucial to understanding disease and for sy</w:t>
      </w:r>
      <w:r>
        <w:t>n</w:t>
      </w:r>
      <w:r>
        <w:t xml:space="preserve">thetic engineering of biology. Even though computational models of individual component subsystems, such as flux models of </w:t>
      </w:r>
      <w:r w:rsidRPr="00795F8F">
        <w:t>metabolism</w:t>
      </w:r>
      <w:bookmarkStart w:id="6" w:name="ZOTERO_BREF_n6EITz9D1Y7i"/>
      <w:r w:rsidRPr="00795F8F">
        <w:t xml:space="preserve"> </w:t>
      </w:r>
      <w:bookmarkEnd w:id="6"/>
      <w:r w:rsidR="0005168B"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05168B" w:rsidRPr="00795F8F">
        <w:fldChar w:fldCharType="separate"/>
      </w:r>
      <w:r w:rsidR="0084560E">
        <w:t>(Duarte et al., 2004; Feist et al., 2007; Feist and Palsson, 2008)</w:t>
      </w:r>
      <w:r w:rsidR="0005168B" w:rsidRPr="00795F8F">
        <w:fldChar w:fldCharType="end"/>
      </w:r>
      <w:r w:rsidRPr="00795F8F">
        <w:t>, have</w:t>
      </w:r>
      <w:r>
        <w:t xml:space="preserve"> enjoyed a long history of success, they remain limited in their a</w:t>
      </w:r>
      <w:r>
        <w:t>p</w:t>
      </w:r>
      <w:r>
        <w:t xml:space="preserve">plication. Much effort is currently being spent on understanding how to best integrate </w:t>
      </w:r>
      <w:r w:rsidR="00CE17E1">
        <w:t xml:space="preserve">data from </w:t>
      </w:r>
      <w:r>
        <w:t>multiple subsystems</w:t>
      </w:r>
      <w:bookmarkStart w:id="7" w:name="ZOTERO_BREF_SEh32slhUEgt"/>
      <w:bookmarkEnd w:id="7"/>
      <w:r>
        <w:t xml:space="preserve">. For example, there </w:t>
      </w:r>
      <w:r w:rsidR="00244C89">
        <w:t>are</w:t>
      </w:r>
      <w:r>
        <w:t xml:space="preserve"> many proposed approaches to combi</w:t>
      </w:r>
      <w:r>
        <w:t>n</w:t>
      </w:r>
      <w:r>
        <w:t xml:space="preserve">ing gene expression with metabolic flux </w:t>
      </w:r>
      <w:r w:rsidRPr="00AC3D55">
        <w:rPr>
          <w:color w:val="auto"/>
        </w:rPr>
        <w:t>networks</w:t>
      </w:r>
      <w:bookmarkStart w:id="8" w:name="ZOTERO_BREF_C3DUm66tWWUA"/>
      <w:r>
        <w:rPr>
          <w:color w:val="auto"/>
        </w:rPr>
        <w:t xml:space="preserve"> </w:t>
      </w:r>
      <w:r w:rsidR="0005168B">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05168B">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05168B">
        <w:rPr>
          <w:color w:val="auto"/>
        </w:rPr>
        <w:fldChar w:fldCharType="end"/>
      </w:r>
      <w:bookmarkEnd w:id="8"/>
      <w:r w:rsidRPr="00AC3D55">
        <w:rPr>
          <w:color w:val="auto"/>
        </w:rPr>
        <w:t xml:space="preserve"> w</w:t>
      </w:r>
      <w:r>
        <w:rPr>
          <w:color w:val="auto"/>
        </w:rPr>
        <w:t xml:space="preserve">hile </w:t>
      </w:r>
      <w:r>
        <w:t xml:space="preserve">other studies </w:t>
      </w:r>
      <w:r w:rsidR="00CE17E1">
        <w:t xml:space="preserve">have </w:t>
      </w:r>
      <w:r w:rsidR="00FA6EAE">
        <w:t xml:space="preserve">focused </w:t>
      </w:r>
      <w:r>
        <w:t xml:space="preserve">on </w:t>
      </w:r>
      <w:r>
        <w:rPr>
          <w:shd w:val="clear" w:color="auto" w:fill="FFFFFF"/>
        </w:rPr>
        <w:t xml:space="preserve">integrative, whole-cell, </w:t>
      </w:r>
      <w:r w:rsidRPr="00795F8F">
        <w:t>models</w:t>
      </w:r>
      <w:bookmarkStart w:id="9" w:name="ZOTERO_BREF_il19lRhOJsDk"/>
      <w:r w:rsidRPr="00795F8F">
        <w:t xml:space="preserve"> </w:t>
      </w:r>
      <w:bookmarkEnd w:id="9"/>
      <w:r w:rsidR="0005168B"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05168B" w:rsidRPr="00795F8F">
        <w:fldChar w:fldCharType="separate"/>
      </w:r>
      <w:r w:rsidRPr="00795F8F">
        <w:t>(Carrera et al., 2014; Karr et al., 2012)</w:t>
      </w:r>
      <w:r w:rsidR="0005168B" w:rsidRPr="00795F8F">
        <w:fldChar w:fldCharType="end"/>
      </w:r>
      <w:r w:rsidRPr="00795F8F">
        <w:t xml:space="preserve">. </w:t>
      </w:r>
      <w:r>
        <w:t>Given the gro</w:t>
      </w:r>
      <w:r>
        <w:t>w</w:t>
      </w:r>
      <w:r>
        <w:t>ing interest in integrative modeling ap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w:t>
      </w:r>
      <w:r w:rsidR="001A7C5B">
        <w:t>e</w:t>
      </w:r>
      <w:r w:rsidR="001A7C5B">
        <w:t>sponse of multiple cellular subsystems.</w:t>
      </w:r>
      <w:r w:rsidR="00571362">
        <w:t xml:space="preserve"> Additionally, in the future we plan to use the tec</w:t>
      </w:r>
      <w:r w:rsidR="00571362">
        <w:t>h</w:t>
      </w:r>
      <w:r w:rsidR="00571362">
        <w:t xml:space="preserve">niques developed in this paper to measure the response of </w:t>
      </w:r>
      <w:r w:rsidR="00571362" w:rsidRPr="00977324">
        <w:rPr>
          <w:i/>
        </w:rPr>
        <w:t>E. coli</w:t>
      </w:r>
      <w:r w:rsidR="00571362">
        <w:t xml:space="preserve"> to several other enviro</w:t>
      </w:r>
      <w:r w:rsidR="00571362">
        <w:t>n</w:t>
      </w:r>
      <w:r w:rsidR="00571362">
        <w:t>mental conditions, which will allow for more detailed models of regulation.</w:t>
      </w:r>
    </w:p>
    <w:p w14:paraId="135A4FFC" w14:textId="77777777" w:rsidR="00B9696F" w:rsidRDefault="00B9696F" w:rsidP="001A7C5B">
      <w:pPr>
        <w:pStyle w:val="NoSpacing"/>
      </w:pPr>
    </w:p>
    <w:p w14:paraId="0ABB2202" w14:textId="5058E6BE" w:rsidR="001A7C5B" w:rsidRDefault="001A7C5B" w:rsidP="001A7C5B">
      <w:pPr>
        <w:pStyle w:val="NoSpacing"/>
      </w:pPr>
      <w:r>
        <w:t>Despite the completeness and quality of our data set</w:t>
      </w:r>
      <w:r w:rsidR="008837BE">
        <w:t>, however,</w:t>
      </w:r>
      <w:r>
        <w:t xml:space="preserve"> there </w:t>
      </w:r>
      <w:r w:rsidR="00FA6EAE">
        <w:t>were</w:t>
      </w:r>
      <w:r>
        <w:t xml:space="preserve"> a few key limit</w:t>
      </w:r>
      <w:r>
        <w:t>a</w:t>
      </w:r>
      <w:r>
        <w:t xml:space="preserve">tions concerning our approach. </w:t>
      </w:r>
      <w:proofErr w:type="gramStart"/>
      <w:r>
        <w:t xml:space="preserve">Our analysis via </w:t>
      </w:r>
      <w:r w:rsidR="001071EB">
        <w:t>RNA-</w:t>
      </w:r>
      <w:proofErr w:type="spellStart"/>
      <w:r w:rsidR="001071EB">
        <w:t>seq</w:t>
      </w:r>
      <w:proofErr w:type="spellEnd"/>
      <w:r>
        <w:t xml:space="preserve"> and shotgun MS allow</w:t>
      </w:r>
      <w:r w:rsidR="00244C89">
        <w:t>ed</w:t>
      </w:r>
      <w:r>
        <w:t xml:space="preserve"> for high confidence </w:t>
      </w:r>
      <w:r w:rsidR="00244C89">
        <w:t xml:space="preserve">when </w:t>
      </w:r>
      <w:r>
        <w:t>comparing the relative levels of a particular transcript or protein</w:t>
      </w:r>
      <w:r w:rsidR="00FC4EB7">
        <w:t xml:space="preserve"> over time</w:t>
      </w:r>
      <w:r>
        <w:t>.</w:t>
      </w:r>
      <w:proofErr w:type="gramEnd"/>
      <w:r>
        <w:t xml:space="preserve"> However, due to potential differences in detection efficiency between individual RNAs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 xml:space="preserve">estimate of RNA detection efficiency, for a particular experiment. This </w:t>
      </w:r>
      <w:r w:rsidR="00386127">
        <w:t xml:space="preserve">approach </w:t>
      </w:r>
      <w:r>
        <w:t>resulted in a correlation coefficient of ~0.</w:t>
      </w:r>
      <w:r w:rsidR="007C75B7">
        <w:t>71</w:t>
      </w:r>
      <w:r>
        <w:t xml:space="preserve"> between proteins and their transcripts</w:t>
      </w:r>
      <w:r w:rsidR="008837BE">
        <w:t xml:space="preserve">, a finding </w:t>
      </w:r>
      <w:r>
        <w:t>on the high end for such correlation measurements. Th</w:t>
      </w:r>
      <w:r w:rsidR="008837BE">
        <w:t xml:space="preserve">us, </w:t>
      </w:r>
      <w:r w:rsidR="00FC4EB7">
        <w:t xml:space="preserve">even straightforward </w:t>
      </w:r>
      <w:r>
        <w:t xml:space="preserve">means of correcting our experimental bias </w:t>
      </w:r>
      <w:r w:rsidR="00244C89">
        <w:t xml:space="preserve">led </w:t>
      </w:r>
      <w:r>
        <w:t>to reasonable compa</w:t>
      </w:r>
      <w:r>
        <w:t>r</w:t>
      </w:r>
      <w:r>
        <w:t>ison</w:t>
      </w:r>
      <w:r w:rsidR="00FC4EB7">
        <w:t>s of levels between individual RNAs or</w:t>
      </w:r>
      <w:r>
        <w:t xml:space="preserve"> proteins. </w:t>
      </w:r>
      <w:r w:rsidR="00386127">
        <w:t>Additional detection biases we did not account for, such as GC content bias in RNA-</w:t>
      </w:r>
      <w:proofErr w:type="spellStart"/>
      <w:r w:rsidR="00386127">
        <w:t>seq</w:t>
      </w:r>
      <w:proofErr w:type="spellEnd"/>
      <w:r w:rsidR="00386127">
        <w:t xml:space="preserve"> </w:t>
      </w:r>
      <w:r w:rsidR="00386127">
        <w:fldChar w:fldCharType="begin"/>
      </w:r>
      <w:r w:rsidR="00386127">
        <w:instrText xml:space="preserve"> ADDIN ZOTERO_ITEM CSL_CITATION {"citationID":"2e7jikqbj2","properties":{"formattedCitation":"(Risso et al.,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386127">
        <w:fldChar w:fldCharType="separate"/>
      </w:r>
      <w:r w:rsidR="00386127">
        <w:rPr>
          <w:noProof/>
        </w:rPr>
        <w:t>(Risso et al., 2011)</w:t>
      </w:r>
      <w:r w:rsidR="00386127">
        <w:fldChar w:fldCharType="end"/>
      </w:r>
      <w:r w:rsidR="00386127">
        <w:t>, were likely responsible for some of the remaining unexplained variation.</w:t>
      </w:r>
    </w:p>
    <w:p w14:paraId="481467B0" w14:textId="77777777" w:rsidR="001A7C5B" w:rsidRDefault="001A7C5B" w:rsidP="001A7C5B">
      <w:pPr>
        <w:pStyle w:val="NoSpacing"/>
      </w:pPr>
    </w:p>
    <w:p w14:paraId="51DAB748" w14:textId="77777777" w:rsidR="001A7C5B" w:rsidRDefault="004414A2" w:rsidP="001A7C5B">
      <w:pPr>
        <w:pStyle w:val="NoSpacing"/>
      </w:pPr>
      <w:r>
        <w:t>T</w:t>
      </w:r>
      <w:r w:rsidR="001A7C5B">
        <w:t>he stepwise linear function</w:t>
      </w:r>
      <w:r w:rsidR="008837BE">
        <w:t xml:space="preserve"> we used</w:t>
      </w:r>
      <w:r w:rsidR="001A7C5B">
        <w:t xml:space="preserve"> for modeling works for a majority of our expression profiles</w:t>
      </w:r>
      <w:r>
        <w:t>. However</w:t>
      </w:r>
      <w:r w:rsidR="001A7C5B">
        <w:t>, in so</w:t>
      </w:r>
      <w:r w:rsidR="00FC4EB7">
        <w:t>me cases it over</w:t>
      </w:r>
      <w:r w:rsidR="008837BE">
        <w:t>-</w:t>
      </w:r>
      <w:r w:rsidR="00FC4EB7">
        <w:t xml:space="preserve">fits the data </w:t>
      </w:r>
      <w:r w:rsidR="001A7C5B">
        <w:t xml:space="preserve">and in other cases the function </w:t>
      </w:r>
      <w:r w:rsidR="007F15B3">
        <w:t>was</w:t>
      </w:r>
      <w:r w:rsidR="001A7C5B">
        <w:t xml:space="preserve"> unable to </w:t>
      </w:r>
      <w:r w:rsidR="00FC4EB7">
        <w:t xml:space="preserve">capture the underlying behavior. </w:t>
      </w:r>
      <w:r w:rsidR="001A7C5B">
        <w:t>An example of a profile that may be under</w:t>
      </w:r>
      <w:r w:rsidR="008837BE">
        <w:t>-</w:t>
      </w:r>
      <w:r w:rsidR="00FC4EB7">
        <w:t>constrained</w:t>
      </w:r>
      <w:r w:rsidR="001A7C5B">
        <w:t xml:space="preserve"> is a gene that is </w:t>
      </w:r>
      <w:proofErr w:type="gramStart"/>
      <w:r w:rsidR="001A7C5B">
        <w:t>up</w:t>
      </w:r>
      <w:r w:rsidR="008837BE">
        <w:t>-</w:t>
      </w:r>
      <w:r w:rsidR="001A7C5B">
        <w:t xml:space="preserve"> or down</w:t>
      </w:r>
      <w:r w:rsidR="008837BE">
        <w:t>-</w:t>
      </w:r>
      <w:r w:rsidR="001A7C5B">
        <w:t>regulated</w:t>
      </w:r>
      <w:proofErr w:type="gramEnd"/>
      <w:r w:rsidR="001A7C5B">
        <w:t xml:space="preserve"> without further changes to expression. In this case the free time parameters </w:t>
      </w:r>
      <w:r w:rsidR="00D85427" w:rsidRPr="00D85427">
        <w:rPr>
          <w:i/>
        </w:rPr>
        <w:t>t</w:t>
      </w:r>
      <w:r w:rsidR="001A7C5B" w:rsidRPr="00EE5A43">
        <w:rPr>
          <w:vertAlign w:val="subscript"/>
        </w:rPr>
        <w:t>2</w:t>
      </w:r>
      <w:r w:rsidR="008837BE">
        <w:t xml:space="preserve"> through </w:t>
      </w:r>
      <w:r w:rsidR="00D85427" w:rsidRPr="00D85427">
        <w:rPr>
          <w:i/>
        </w:rPr>
        <w:t>t</w:t>
      </w:r>
      <w:r w:rsidR="001A7C5B" w:rsidRPr="00EE5A43">
        <w:rPr>
          <w:vertAlign w:val="subscript"/>
        </w:rPr>
        <w:t>4</w:t>
      </w:r>
      <w:r w:rsidR="001A7C5B">
        <w:t xml:space="preserve">, along with amplitude parameter </w:t>
      </w:r>
      <w:r w:rsidR="00D85427" w:rsidRPr="00D85427">
        <w:rPr>
          <w:i/>
        </w:rPr>
        <w:t>A</w:t>
      </w:r>
      <w:r w:rsidR="001A7C5B" w:rsidRPr="00EE5A43">
        <w:rPr>
          <w:vertAlign w:val="subscript"/>
        </w:rPr>
        <w:t>2</w:t>
      </w:r>
      <w:r w:rsidR="001A7C5B">
        <w:t xml:space="preserve">, may be under-constrained. Even in this case, however, the parameters </w:t>
      </w:r>
      <w:r w:rsidR="00D85427" w:rsidRPr="00D85427">
        <w:rPr>
          <w:i/>
        </w:rPr>
        <w:t>t</w:t>
      </w:r>
      <w:r w:rsidR="001A7C5B" w:rsidRPr="00EE5A43">
        <w:rPr>
          <w:vertAlign w:val="subscript"/>
        </w:rPr>
        <w:t>1</w:t>
      </w:r>
      <w:r w:rsidR="001A7C5B">
        <w:t xml:space="preserve">, </w:t>
      </w:r>
      <w:r w:rsidR="00D85427" w:rsidRPr="00D85427">
        <w:rPr>
          <w:i/>
        </w:rPr>
        <w:t>t</w:t>
      </w:r>
      <w:r w:rsidR="001A7C5B" w:rsidRPr="00EE5A43">
        <w:rPr>
          <w:vertAlign w:val="subscript"/>
        </w:rPr>
        <w:t>2</w:t>
      </w:r>
      <w:r w:rsidR="001A7C5B">
        <w:t>+</w:t>
      </w:r>
      <w:r w:rsidR="00D85427" w:rsidRPr="00D85427">
        <w:rPr>
          <w:i/>
        </w:rPr>
        <w:t>t</w:t>
      </w:r>
      <w:r w:rsidR="001A7C5B" w:rsidRPr="00EE5A43">
        <w:rPr>
          <w:vertAlign w:val="subscript"/>
        </w:rPr>
        <w:t>3</w:t>
      </w:r>
      <w:r w:rsidR="001A7C5B">
        <w:t>+</w:t>
      </w:r>
      <w:r w:rsidR="00D85427" w:rsidRPr="00D85427">
        <w:rPr>
          <w:i/>
        </w:rPr>
        <w:t>t</w:t>
      </w:r>
      <w:r w:rsidR="001A7C5B" w:rsidRPr="00EE5A43">
        <w:rPr>
          <w:vertAlign w:val="subscript"/>
        </w:rPr>
        <w:t>4</w:t>
      </w:r>
      <w:r w:rsidR="001A7C5B">
        <w:t xml:space="preserve">, </w:t>
      </w:r>
      <w:r w:rsidR="00D85427" w:rsidRPr="00D85427">
        <w:rPr>
          <w:i/>
        </w:rPr>
        <w:t>A</w:t>
      </w:r>
      <w:r w:rsidR="001A7C5B" w:rsidRPr="00EE5A43">
        <w:rPr>
          <w:vertAlign w:val="subscript"/>
        </w:rPr>
        <w:t>1</w:t>
      </w:r>
      <w:r w:rsidR="00B9696F">
        <w:t>,</w:t>
      </w:r>
      <w:r w:rsidR="001A7C5B">
        <w:t xml:space="preserve"> and </w:t>
      </w:r>
      <w:r w:rsidR="00D85427" w:rsidRPr="00D85427">
        <w:rPr>
          <w:i/>
        </w:rPr>
        <w:t>A</w:t>
      </w:r>
      <w:r w:rsidR="001A7C5B" w:rsidRPr="00EE5A43">
        <w:rPr>
          <w:vertAlign w:val="subscript"/>
        </w:rPr>
        <w:t>3</w:t>
      </w:r>
      <w:r w:rsidR="001A7C5B">
        <w:t xml:space="preserve"> </w:t>
      </w:r>
      <w:r w:rsidR="00FA6EAE">
        <w:t>were</w:t>
      </w:r>
      <w:r w:rsidR="001A7C5B">
        <w:t xml:space="preserve"> still well constrained, providing enough information to reliably sort the</w:t>
      </w:r>
      <w:r w:rsidR="00FC4EB7">
        <w:t xml:space="preserve"> profiles based upon behavior.  More complicated behavior, such as multiple peaks separated in time, </w:t>
      </w:r>
      <w:r w:rsidR="008F0DD3">
        <w:t>ca</w:t>
      </w:r>
      <w:r w:rsidR="008F0DD3">
        <w:t>n</w:t>
      </w:r>
      <w:r w:rsidR="009C2E15">
        <w:t>not</w:t>
      </w:r>
      <w:r w:rsidR="008F0DD3">
        <w:t xml:space="preserve"> be captured by our function. T</w:t>
      </w:r>
      <w:r w:rsidR="00FC4EB7">
        <w:t>he presence of these</w:t>
      </w:r>
      <w:r w:rsidR="008F0DD3">
        <w:t xml:space="preserve"> more complicated behaviors</w:t>
      </w:r>
      <w:r w:rsidR="00FC4EB7">
        <w:t xml:space="preserve"> was rare enough </w:t>
      </w:r>
      <w:r w:rsidR="008F0DD3">
        <w:t>as to not warrant special consideration.</w:t>
      </w:r>
    </w:p>
    <w:p w14:paraId="4EB63805" w14:textId="77777777" w:rsidR="00A646B6" w:rsidRDefault="00A646B6" w:rsidP="001A7C5B">
      <w:pPr>
        <w:pStyle w:val="NoSpacing"/>
      </w:pPr>
    </w:p>
    <w:p w14:paraId="3F90031D" w14:textId="4ED5487E" w:rsidR="00571362" w:rsidRDefault="008D5C14" w:rsidP="001A7C5B">
      <w:pPr>
        <w:pStyle w:val="NoSpacing"/>
      </w:pPr>
      <w:r>
        <w:t>Our study is the most complete</w:t>
      </w:r>
      <w:r w:rsidR="00244C89">
        <w:t xml:space="preserve"> </w:t>
      </w:r>
      <w:r>
        <w:t>measurement</w:t>
      </w:r>
      <w:r w:rsidR="00244C89">
        <w:t xml:space="preserve">, to our knowledge, </w:t>
      </w:r>
      <w:r>
        <w:t>of multiple cellular co</w:t>
      </w:r>
      <w:r>
        <w:t>m</w:t>
      </w:r>
      <w:r>
        <w:t xml:space="preserve">ponents in a changing environment. </w:t>
      </w:r>
      <w:r w:rsidR="00232334">
        <w:t>Thus, t</w:t>
      </w:r>
      <w:r w:rsidR="00571362">
        <w:t>his work represents an important step toward understanding how regulation of a cell</w:t>
      </w:r>
      <w:r w:rsidR="00232334">
        <w:t>’</w:t>
      </w:r>
      <w:r w:rsidR="00571362">
        <w:t xml:space="preserve">s physiology is coordinated </w:t>
      </w:r>
      <w:r w:rsidR="0026518A">
        <w:t xml:space="preserve">on a global </w:t>
      </w:r>
      <w:r w:rsidR="00232334">
        <w:t>systems-</w:t>
      </w:r>
      <w:r w:rsidR="0026518A">
        <w:t xml:space="preserve">level </w:t>
      </w:r>
      <w:r w:rsidR="00571362">
        <w:t xml:space="preserve">by </w:t>
      </w:r>
      <w:r w:rsidR="0026518A">
        <w:t xml:space="preserve">interactions between </w:t>
      </w:r>
      <w:r w:rsidR="00571362">
        <w:t xml:space="preserve">multiple cellular subsystems. </w:t>
      </w:r>
    </w:p>
    <w:p w14:paraId="12D44D93" w14:textId="77777777" w:rsidR="005A50CF" w:rsidRDefault="00BA5B3C" w:rsidP="005A50CF">
      <w:pPr>
        <w:pStyle w:val="Heading1"/>
      </w:pPr>
      <w:r>
        <w:t>Methods</w:t>
      </w:r>
    </w:p>
    <w:p w14:paraId="75B0B24D" w14:textId="77777777" w:rsidR="005A50CF" w:rsidRDefault="00A646B6" w:rsidP="005A50CF">
      <w:pPr>
        <w:pStyle w:val="Heading2"/>
      </w:pPr>
      <w:r>
        <w:t xml:space="preserve">Cell </w:t>
      </w:r>
      <w:r w:rsidR="00BA5B3C">
        <w:t>Growth</w:t>
      </w:r>
    </w:p>
    <w:p w14:paraId="214ADF6A" w14:textId="4AEDF0B0" w:rsidR="009D2AE1" w:rsidRPr="0036634C" w:rsidRDefault="009D2AE1" w:rsidP="000D1D07">
      <w:pPr>
        <w:pStyle w:val="NoSpacing"/>
      </w:pPr>
      <w:r>
        <w:rPr>
          <w:i/>
          <w:iCs/>
        </w:rPr>
        <w:t xml:space="preserve">E. </w:t>
      </w:r>
      <w:proofErr w:type="gramStart"/>
      <w:r>
        <w:rPr>
          <w:i/>
          <w:iCs/>
        </w:rPr>
        <w:t>coli</w:t>
      </w:r>
      <w:proofErr w:type="gramEnd"/>
      <w:r>
        <w:rPr>
          <w:i/>
          <w:iCs/>
        </w:rPr>
        <w:t xml:space="preserve"> </w:t>
      </w:r>
      <w:r w:rsidRPr="00B50EB1">
        <w:rPr>
          <w:iCs/>
        </w:rPr>
        <w:t>B REL606</w:t>
      </w:r>
      <w:r>
        <w:t xml:space="preserve"> was inoculated from a freezer stock into 10 ml of </w:t>
      </w:r>
      <w:r w:rsidRPr="00DB5A9A">
        <w:rPr>
          <w:shd w:val="clear" w:color="auto" w:fill="FFFFFF"/>
        </w:rPr>
        <w:t>Davis</w:t>
      </w:r>
      <w:r>
        <w:rPr>
          <w:shd w:val="clear" w:color="auto" w:fill="FFFFFF"/>
        </w:rPr>
        <w:t xml:space="preserve"> Minimal medium </w:t>
      </w:r>
      <w:r w:rsidRPr="00DB5A9A">
        <w:rPr>
          <w:shd w:val="clear" w:color="auto" w:fill="FFFFFF"/>
        </w:rPr>
        <w:t xml:space="preserve">supplemented with </w:t>
      </w:r>
      <w:r>
        <w:rPr>
          <w:shd w:val="clear" w:color="auto" w:fill="FFFFFF"/>
        </w:rPr>
        <w:t>2 μg/</w:t>
      </w:r>
      <w:r w:rsidR="0079361C">
        <w:rPr>
          <w:shd w:val="clear" w:color="auto" w:fill="FFFFFF"/>
        </w:rPr>
        <w:t>l</w:t>
      </w:r>
      <w:r>
        <w:rPr>
          <w:shd w:val="clear" w:color="auto" w:fill="FFFFFF"/>
        </w:rPr>
        <w:t xml:space="preserve"> thiamine (DM) </w:t>
      </w:r>
      <w:r>
        <w:rPr>
          <w:shd w:val="clear" w:color="auto" w:fill="FFFFFF"/>
        </w:rPr>
        <w:fldChar w:fldCharType="begin"/>
      </w:r>
      <w:r>
        <w:rPr>
          <w:shd w:val="clear" w:color="auto" w:fill="FFFFFF"/>
        </w:rPr>
        <w:instrText xml:space="preserve"> ADDIN ZOTERO_ITEM CSL_CITATION {"citationID":"kjdj5auh","properties":{"formattedCitation":"(Lenski et al., 1991, p. -)","plainCitation":"(Lenski et al., 1991, p.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Pr>
          <w:shd w:val="clear" w:color="auto" w:fill="FFFFFF"/>
        </w:rPr>
        <w:fldChar w:fldCharType="separate"/>
      </w:r>
      <w:r>
        <w:rPr>
          <w:noProof/>
          <w:shd w:val="clear" w:color="auto" w:fill="FFFFFF"/>
        </w:rPr>
        <w:t>(Lenski et al., 1991)</w:t>
      </w:r>
      <w:r>
        <w:rPr>
          <w:shd w:val="clear" w:color="auto" w:fill="FFFFFF"/>
        </w:rPr>
        <w:fldChar w:fldCharType="end"/>
      </w:r>
      <w:r>
        <w:rPr>
          <w:shd w:val="clear" w:color="auto" w:fill="FFFFFF"/>
        </w:rPr>
        <w:t xml:space="preserve"> and </w:t>
      </w:r>
      <w:r w:rsidRPr="00DB5A9A">
        <w:rPr>
          <w:shd w:val="clear" w:color="auto" w:fill="FFFFFF"/>
        </w:rPr>
        <w:t>limiting</w:t>
      </w:r>
      <w:r>
        <w:t xml:space="preserve"> glucose </w:t>
      </w:r>
      <w:r>
        <w:rPr>
          <w:shd w:val="clear" w:color="auto" w:fill="FFFFFF"/>
        </w:rPr>
        <w:t xml:space="preserve">at </w:t>
      </w:r>
      <w:r w:rsidRPr="00DB5A9A">
        <w:rPr>
          <w:shd w:val="clear" w:color="auto" w:fill="FFFFFF"/>
        </w:rPr>
        <w:t>5</w:t>
      </w:r>
      <w:r>
        <w:rPr>
          <w:shd w:val="clear" w:color="auto" w:fill="FFFFFF"/>
        </w:rPr>
        <w:t>00</w:t>
      </w:r>
      <w:r w:rsidRPr="00DB5A9A">
        <w:rPr>
          <w:shd w:val="clear" w:color="auto" w:fill="FFFFFF"/>
        </w:rPr>
        <w:t xml:space="preserve"> </w:t>
      </w:r>
      <w:r>
        <w:rPr>
          <w:shd w:val="clear" w:color="auto" w:fill="FFFFFF"/>
        </w:rPr>
        <w:t>m</w:t>
      </w:r>
      <w:r w:rsidRPr="00DB5A9A">
        <w:rPr>
          <w:shd w:val="clear" w:color="auto" w:fill="FFFFFF"/>
        </w:rPr>
        <w:t>g/</w:t>
      </w:r>
      <w:r w:rsidR="0079361C">
        <w:rPr>
          <w:shd w:val="clear" w:color="auto" w:fill="FFFFFF"/>
        </w:rPr>
        <w:t>l</w:t>
      </w:r>
      <w:r w:rsidRPr="00DB5A9A">
        <w:rPr>
          <w:shd w:val="clear" w:color="auto" w:fill="FFFFFF"/>
        </w:rPr>
        <w:t xml:space="preserve"> (DM50</w:t>
      </w:r>
      <w:r>
        <w:rPr>
          <w:shd w:val="clear" w:color="auto" w:fill="FFFFFF"/>
        </w:rPr>
        <w:t>0) in a 50 ml Erlenmeyer flask</w:t>
      </w:r>
      <w:r>
        <w:t xml:space="preserve">. This culture was incubated at 37°C with 120 </w:t>
      </w:r>
      <w:proofErr w:type="spellStart"/>
      <w:r>
        <w:t>r.p.m</w:t>
      </w:r>
      <w:proofErr w:type="spellEnd"/>
      <w:r>
        <w:t xml:space="preserve">. </w:t>
      </w:r>
      <w:proofErr w:type="gramStart"/>
      <w:r>
        <w:t>orbital</w:t>
      </w:r>
      <w:proofErr w:type="gramEnd"/>
      <w:r>
        <w:t xml:space="preserve"> shaking over a diameter of 1". After overnight growth, 500 µl of the culture was diluted into 50 ml of </w:t>
      </w:r>
      <w:proofErr w:type="spellStart"/>
      <w:r>
        <w:t>prewarmed</w:t>
      </w:r>
      <w:proofErr w:type="spellEnd"/>
      <w:r>
        <w:t xml:space="preserve"> DM500 in a 500 ml flask and grown for an additional 24 h under the same conditions. On the day of the experiment, 500 </w:t>
      </w:r>
      <w:proofErr w:type="spellStart"/>
      <w:r>
        <w:t>μl</w:t>
      </w:r>
      <w:proofErr w:type="spellEnd"/>
      <w:r>
        <w:t xml:space="preserve"> of this precond</w:t>
      </w:r>
      <w:r>
        <w:t>i</w:t>
      </w:r>
      <w:r>
        <w:t xml:space="preserve">tioned culture was added to ten 500 ml flasks, each containing 50 ml DM500, </w:t>
      </w:r>
      <w:r>
        <w:rPr>
          <w:shd w:val="clear" w:color="auto" w:fill="FFFFFF"/>
        </w:rPr>
        <w:t>to initiate the experiment</w:t>
      </w:r>
      <w: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t>NaCl</w:t>
      </w:r>
      <w:proofErr w:type="spellEnd"/>
      <w:r>
        <w:t>), and then spun down again. After removing the supernatant, the resulting cell pellet was flash frozen using liquid nitrogen and stored at –80°C. Each of the three biological repl</w:t>
      </w:r>
      <w:r>
        <w:t>i</w:t>
      </w:r>
      <w:r>
        <w:t>cates was performed on a separate day. Samples for each type of cell composition mea</w:t>
      </w:r>
      <w:r>
        <w:t>s</w:t>
      </w:r>
      <w:r>
        <w:t>urement were taken from the same batch of flasks, except for those used for flux analysis, which were grown separately in [U-</w:t>
      </w:r>
      <w:proofErr w:type="gramStart"/>
      <w:r w:rsidRPr="00C74881">
        <w:rPr>
          <w:vertAlign w:val="superscript"/>
        </w:rPr>
        <w:t>13</w:t>
      </w:r>
      <w:r>
        <w:t>C]glucose</w:t>
      </w:r>
      <w:proofErr w:type="gramEnd"/>
      <w:r>
        <w:t xml:space="preserve">. </w:t>
      </w:r>
    </w:p>
    <w:p w14:paraId="5069B142" w14:textId="77777777" w:rsidR="009D2AE1" w:rsidRDefault="009D2AE1" w:rsidP="009D2AE1"/>
    <w:p w14:paraId="01C22352" w14:textId="25376FD9"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14:paraId="396CE2F0" w14:textId="77777777" w:rsidR="009D2AE1" w:rsidRPr="00092635" w:rsidRDefault="009D2AE1" w:rsidP="00092635">
      <w:pPr>
        <w:rPr>
          <w:rFonts w:ascii="Times" w:eastAsiaTheme="minorEastAsia" w:hAnsi="Times" w:cstheme="minorBidi"/>
          <w:color w:val="auto"/>
          <w:sz w:val="20"/>
          <w:szCs w:val="20"/>
        </w:rPr>
      </w:pPr>
    </w:p>
    <w:p w14:paraId="73C149D4" w14:textId="7D98DB8A" w:rsidR="009D2AE1" w:rsidRDefault="001071EB" w:rsidP="009D2AE1">
      <w:pPr>
        <w:pStyle w:val="Heading2"/>
      </w:pPr>
      <w:r>
        <w:t>RNA-</w:t>
      </w:r>
      <w:proofErr w:type="spellStart"/>
      <w:r>
        <w:t>seq</w:t>
      </w:r>
      <w:proofErr w:type="spellEnd"/>
    </w:p>
    <w:p w14:paraId="593A3370" w14:textId="2CD45C5F" w:rsidR="009D2AE1" w:rsidRDefault="009D2AE1" w:rsidP="009D2AE1">
      <w:pPr>
        <w:pStyle w:val="NoSpacing"/>
      </w:pPr>
      <w:r>
        <w:t xml:space="preserve">Total RNA was isolated from cell pellets using the </w:t>
      </w:r>
      <w:proofErr w:type="spellStart"/>
      <w:r>
        <w:t>RNAsnap</w:t>
      </w:r>
      <w:proofErr w:type="spellEnd"/>
      <w:r>
        <w:t xml:space="preserve"> </w:t>
      </w:r>
      <w:r w:rsidRPr="00795F8F">
        <w:t>method</w:t>
      </w:r>
      <w:r>
        <w:t xml:space="preserve"> </w:t>
      </w:r>
      <w:r>
        <w:fldChar w:fldCharType="begin"/>
      </w:r>
      <w:r>
        <w:instrText xml:space="preserve"> ADDIN ZOTERO_ITEM CSL_CITATION {"citationID":"abrpkpl9j","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fldChar w:fldCharType="separate"/>
      </w:r>
      <w:r>
        <w:rPr>
          <w:noProof/>
        </w:rPr>
        <w:t>(Stead et al., 2012)</w:t>
      </w:r>
      <w:r>
        <w:fldChar w:fldCharType="end"/>
      </w:r>
      <w:r w:rsidRPr="00795F8F">
        <w:t>.</w:t>
      </w:r>
      <w:r>
        <w:t xml:space="preserve"> </w:t>
      </w:r>
      <w:r w:rsidRPr="00795F8F">
        <w:t>A</w:t>
      </w:r>
      <w:r w:rsidRPr="00795F8F">
        <w:t>f</w:t>
      </w:r>
      <w:r w:rsidRPr="00795F8F">
        <w:t>ter</w:t>
      </w:r>
      <w:r>
        <w:t xml:space="preserve"> extraction, RNA was ethanol precipitated and </w:t>
      </w:r>
      <w:proofErr w:type="spellStart"/>
      <w:r>
        <w:t>resuspended</w:t>
      </w:r>
      <w:proofErr w:type="spellEnd"/>
      <w:r>
        <w:t xml:space="preserve"> in µl H</w:t>
      </w:r>
      <w:r w:rsidRPr="00405CEB">
        <w:rPr>
          <w:vertAlign w:val="subscript"/>
        </w:rPr>
        <w:t>2</w:t>
      </w:r>
      <w:r>
        <w:t xml:space="preserve">O. Each sample was then </w:t>
      </w:r>
      <w:proofErr w:type="spellStart"/>
      <w:r>
        <w:t>DNase</w:t>
      </w:r>
      <w:proofErr w:type="spellEnd"/>
      <w:r>
        <w:t xml:space="preserve"> treated and purified using the on-column method for the </w:t>
      </w:r>
      <w:proofErr w:type="spellStart"/>
      <w:r>
        <w:t>Zymo</w:t>
      </w:r>
      <w:proofErr w:type="spellEnd"/>
      <w:r>
        <w:t xml:space="preserve"> Clean &amp; Co</w:t>
      </w:r>
      <w:r>
        <w:t>n</w:t>
      </w:r>
      <w:r>
        <w:t>centrator-25 (</w:t>
      </w:r>
      <w:proofErr w:type="spellStart"/>
      <w:r>
        <w:t>Zymo</w:t>
      </w:r>
      <w:proofErr w:type="spellEnd"/>
      <w:r>
        <w:t xml:space="preserve"> Research). RNA concentrations were determined throughout the pur</w:t>
      </w:r>
      <w:r>
        <w:t>i</w:t>
      </w:r>
      <w:r>
        <w:t xml:space="preserve">fication using a </w:t>
      </w:r>
      <w:proofErr w:type="spellStart"/>
      <w:r>
        <w:t>Qubit</w:t>
      </w:r>
      <w:proofErr w:type="spellEnd"/>
      <w:r>
        <w:t xml:space="preserve"> 2.0 </w:t>
      </w:r>
      <w:proofErr w:type="spellStart"/>
      <w:r>
        <w:t>fluorometer</w:t>
      </w:r>
      <w:proofErr w:type="spellEnd"/>
      <w:r>
        <w:t xml:space="preserve"> (Life Technologies). </w:t>
      </w:r>
      <w:proofErr w:type="spellStart"/>
      <w:r>
        <w:t>DNase</w:t>
      </w:r>
      <w:proofErr w:type="spellEnd"/>
      <w:r>
        <w:t xml:space="preserve">-treated total RNA (≤5 µg) was then processed with the Gram-negative bacteria </w:t>
      </w:r>
      <w:proofErr w:type="spellStart"/>
      <w:r>
        <w:t>RiboZero</w:t>
      </w:r>
      <w:proofErr w:type="spellEnd"/>
      <w:r>
        <w:t xml:space="preserve"> </w:t>
      </w:r>
      <w:proofErr w:type="spellStart"/>
      <w:r>
        <w:t>rRNA</w:t>
      </w:r>
      <w:proofErr w:type="spellEnd"/>
      <w:r>
        <w:t xml:space="preserve"> removal kit (</w:t>
      </w:r>
      <w:proofErr w:type="spellStart"/>
      <w:r>
        <w:t>Epice</w:t>
      </w:r>
      <w:r>
        <w:t>n</w:t>
      </w:r>
      <w:r>
        <w:t>tre</w:t>
      </w:r>
      <w:proofErr w:type="spellEnd"/>
      <w:r>
        <w:t xml:space="preserve">). After </w:t>
      </w:r>
      <w:proofErr w:type="spellStart"/>
      <w:r>
        <w:t>rRNA</w:t>
      </w:r>
      <w:proofErr w:type="spellEnd"/>
      <w:r>
        <w:t xml:space="preserve"> depletion, each sample was ethanol precipitated and </w:t>
      </w:r>
      <w:proofErr w:type="spellStart"/>
      <w:r>
        <w:t>resuspended</w:t>
      </w:r>
      <w:proofErr w:type="spellEnd"/>
      <w:r>
        <w:t xml:space="preserve"> in H</w:t>
      </w:r>
      <w:r w:rsidRPr="0036634C">
        <w:rPr>
          <w:vertAlign w:val="subscript"/>
        </w:rPr>
        <w:t>2</w:t>
      </w:r>
      <w:r>
        <w:t xml:space="preserve">O again. A fraction of the RNA was then fragmented to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RNA was ethanol precipitated, </w:t>
      </w:r>
      <w:proofErr w:type="spellStart"/>
      <w:r>
        <w:t>resuspended</w:t>
      </w:r>
      <w:proofErr w:type="spellEnd"/>
      <w:r>
        <w:t xml:space="preserve"> in 20 µl ultra-pure water, and phosphorylated using T4 PNK (New England </w:t>
      </w:r>
      <w:proofErr w:type="spellStart"/>
      <w:r>
        <w:t>Biolabs</w:t>
      </w:r>
      <w:proofErr w:type="spellEnd"/>
      <w:r>
        <w:t>). After another ethanol precipitation cleanup step, sequencing l</w:t>
      </w:r>
      <w:r>
        <w:t>i</w:t>
      </w:r>
      <w:r>
        <w:t xml:space="preserve">brary preparation was performed using the </w:t>
      </w:r>
      <w:proofErr w:type="spellStart"/>
      <w:r>
        <w:t>NEBNext</w:t>
      </w:r>
      <w:proofErr w:type="spellEnd"/>
      <w:r>
        <w:t xml:space="preserve"> Small RNA Library Pre Set and Mult</w:t>
      </w:r>
      <w:r>
        <w:t>i</w:t>
      </w:r>
      <w:r>
        <w:t xml:space="preserve">plex </w:t>
      </w:r>
      <w:proofErr w:type="spellStart"/>
      <w:r>
        <w:t>Oligos</w:t>
      </w:r>
      <w:proofErr w:type="spellEnd"/>
      <w:r>
        <w:t xml:space="preserve"> for </w:t>
      </w:r>
      <w:proofErr w:type="spellStart"/>
      <w:r>
        <w:t>Illumina</w:t>
      </w:r>
      <w:proofErr w:type="spellEnd"/>
      <w:r>
        <w:t xml:space="preserve">, Multiplex Compatible (New England </w:t>
      </w:r>
      <w:proofErr w:type="spellStart"/>
      <w:r>
        <w:t>Biolabs</w:t>
      </w:r>
      <w:proofErr w:type="spellEnd"/>
      <w:r>
        <w:t>). Samples were eth</w:t>
      </w:r>
      <w:r>
        <w:t>a</w:t>
      </w:r>
      <w:r>
        <w:t xml:space="preserve">nol precipitated again after library preparation and separated on a 4% </w:t>
      </w:r>
      <w:proofErr w:type="spellStart"/>
      <w:r>
        <w:t>agarose</w:t>
      </w:r>
      <w:proofErr w:type="spellEnd"/>
      <w:r>
        <w:t xml:space="preserve"> gel. All DNA fragments greater than 100 </w:t>
      </w:r>
      <w:proofErr w:type="spellStart"/>
      <w:r>
        <w:t>bp</w:t>
      </w:r>
      <w:proofErr w:type="spellEnd"/>
      <w:r>
        <w:t xml:space="preserve"> were excised from the gel and isolated using the </w:t>
      </w:r>
      <w:proofErr w:type="spellStart"/>
      <w:r>
        <w:t>Zymoclean</w:t>
      </w:r>
      <w:proofErr w:type="spellEnd"/>
      <w:r>
        <w:t xml:space="preserve"> Gel DNA Recovery kit (</w:t>
      </w:r>
      <w:proofErr w:type="spellStart"/>
      <w:r>
        <w:t>Zymo</w:t>
      </w:r>
      <w:proofErr w:type="spellEnd"/>
      <w:r>
        <w:t xml:space="preserve"> Research). Libraries were s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 to generate 2</w:t>
      </w:r>
      <w:r w:rsidRPr="0036634C">
        <w:rPr>
          <w:rFonts w:eastAsiaTheme="minorEastAsia" w:cs="Times"/>
          <w:color w:val="262626"/>
          <w:szCs w:val="28"/>
          <w:lang w:eastAsia="ja-JP"/>
        </w:rPr>
        <w:t>×</w:t>
      </w:r>
      <w:r>
        <w:t>101-base paired-end reads.</w:t>
      </w:r>
    </w:p>
    <w:p w14:paraId="28D43F68" w14:textId="77777777" w:rsidR="009D2AE1" w:rsidRDefault="009D2AE1" w:rsidP="009D2AE1">
      <w:pPr>
        <w:pStyle w:val="NoSpacing"/>
      </w:pPr>
    </w:p>
    <w:p w14:paraId="6E1B9AF1" w14:textId="513BE53B" w:rsidR="009D2AE1" w:rsidRDefault="009D2AE1" w:rsidP="009D2AE1">
      <w:pPr>
        <w:pStyle w:val="NoSpacing"/>
      </w:pPr>
      <w:r>
        <w:t xml:space="preserve">For </w:t>
      </w:r>
      <w:r w:rsidR="001071EB">
        <w:t>RNA-</w:t>
      </w:r>
      <w:proofErr w:type="spellStart"/>
      <w:r w:rsidR="001071EB">
        <w:t>seq</w:t>
      </w:r>
      <w:proofErr w:type="spellEnd"/>
      <w:r>
        <w:t xml:space="preserve"> analysis, we implemented a custom analysis pipeline using the REL606 </w:t>
      </w:r>
      <w:r w:rsidRPr="00CF3238">
        <w:rPr>
          <w:i/>
        </w:rPr>
        <w:t>Esch</w:t>
      </w:r>
      <w:r w:rsidRPr="00CF3238">
        <w:rPr>
          <w:i/>
        </w:rPr>
        <w:t>e</w:t>
      </w:r>
      <w:r w:rsidRPr="00CF3238">
        <w:rPr>
          <w:i/>
        </w:rPr>
        <w:t>richia coli</w:t>
      </w:r>
      <w:r>
        <w:t xml:space="preserve"> B genome (GenBank</w:t>
      </w:r>
      <w:proofErr w:type="gramStart"/>
      <w:r>
        <w:t>:</w:t>
      </w:r>
      <w:r w:rsidRPr="00264C30">
        <w:t>NC</w:t>
      </w:r>
      <w:proofErr w:type="gramEnd"/>
      <w:r w:rsidRPr="00264C30">
        <w:t>_012967.1</w:t>
      </w:r>
      <w:r>
        <w:t xml:space="preserve">) as the reference </w:t>
      </w:r>
      <w:r w:rsidRPr="00795F8F">
        <w:t>sequence</w:t>
      </w:r>
      <w:r>
        <w:t xml:space="preserve"> </w:t>
      </w:r>
      <w:r w:rsidRPr="00795F8F">
        <w:fldChar w:fldCharType="begin"/>
      </w:r>
      <w:r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795F8F">
        <w:rPr>
          <w:rFonts w:ascii="Monaco" w:hAnsi="Monaco" w:cs="Monaco"/>
        </w:rPr>
        <w:instrText>∼</w:instrText>
      </w:r>
      <w:r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Pr="00795F8F">
        <w:fldChar w:fldCharType="separate"/>
      </w:r>
      <w:r w:rsidRPr="00795F8F">
        <w:t>(Jeong et al., 2009)</w:t>
      </w:r>
      <w:r w:rsidRPr="00795F8F">
        <w:fldChar w:fldCharType="end"/>
      </w:r>
      <w:r w:rsidRPr="00795F8F">
        <w:t xml:space="preserve">. </w:t>
      </w:r>
      <w:r>
        <w:t xml:space="preserve">We updated annotations of </w:t>
      </w:r>
      <w:proofErr w:type="spellStart"/>
      <w:r>
        <w:t>sRNAs</w:t>
      </w:r>
      <w:proofErr w:type="spellEnd"/>
      <w:r>
        <w:t xml:space="preserve"> in this genome sequence using the </w:t>
      </w:r>
      <w:proofErr w:type="spellStart"/>
      <w:r>
        <w:t>Rfam</w:t>
      </w:r>
      <w:proofErr w:type="spellEnd"/>
      <w:r>
        <w:t xml:space="preserve"> 11.0 d</w:t>
      </w:r>
      <w:r>
        <w:t>a</w:t>
      </w:r>
      <w:r>
        <w:t xml:space="preserve">tabase </w:t>
      </w:r>
      <w:r>
        <w:fldChar w:fldCharType="begin"/>
      </w:r>
      <w:r>
        <w:instrText xml:space="preserve"> ADDIN ZOTERO_ITEM CSL_CITATION {"citationID":"K52tvtmp","properties":{"formattedCitation":"(Burge et al.,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fldChar w:fldCharType="separate"/>
      </w:r>
      <w:r>
        <w:rPr>
          <w:noProof/>
        </w:rPr>
        <w:t>(Burge et al., 2013)</w:t>
      </w:r>
      <w:r>
        <w:fldChar w:fldCharType="end"/>
      </w:r>
      <w:r>
        <w:t xml:space="preserve">. </w:t>
      </w:r>
      <w:r w:rsidRPr="00795F8F">
        <w:t xml:space="preserve">Prior to mapping, </w:t>
      </w:r>
      <w:r>
        <w:t xml:space="preserve">we trimmed </w:t>
      </w:r>
      <w:r w:rsidRPr="00795F8F">
        <w:t>adapter</w:t>
      </w:r>
      <w:r>
        <w:t xml:space="preserve"> sequences</w:t>
      </w:r>
      <w:r w:rsidRPr="00795F8F">
        <w:t xml:space="preserve"> </w:t>
      </w:r>
      <w:r>
        <w:t xml:space="preserve">from </w:t>
      </w:r>
      <w:proofErr w:type="spellStart"/>
      <w:r>
        <w:t>Illumina</w:t>
      </w:r>
      <w:proofErr w:type="spellEnd"/>
      <w:r>
        <w:t xml:space="preserve"> reads</w:t>
      </w:r>
      <w:r w:rsidRPr="00795F8F">
        <w:t xml:space="preserve"> using </w:t>
      </w:r>
      <w:proofErr w:type="spellStart"/>
      <w:r>
        <w:t>Flexbar</w:t>
      </w:r>
      <w:proofErr w:type="spellEnd"/>
      <w:r w:rsidRPr="00795F8F">
        <w:t xml:space="preserve"> 2.31 </w:t>
      </w:r>
      <w:r w:rsidRPr="00795F8F">
        <w:fldChar w:fldCharType="begin"/>
      </w:r>
      <w:r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Pr="00795F8F">
        <w:fldChar w:fldCharType="separate"/>
      </w:r>
      <w:r w:rsidRPr="00795F8F">
        <w:t>(Dodt et al., 2012)</w:t>
      </w:r>
      <w:r w:rsidRPr="00795F8F">
        <w:fldChar w:fldCharType="end"/>
      </w:r>
      <w:r w:rsidRPr="00795F8F">
        <w:t xml:space="preserve">. Mapping was carried out </w:t>
      </w:r>
      <w:r>
        <w:t>in single-end mode using B</w:t>
      </w:r>
      <w:r w:rsidRPr="00795F8F">
        <w:t xml:space="preserve">owtie2 2.1.0 with the –k 1 option to achieve one unique mapping location per </w:t>
      </w:r>
      <w:r w:rsidRPr="00D74123">
        <w:t>read</w:t>
      </w:r>
      <w:r w:rsidRPr="005B6375">
        <w:t xml:space="preserve"> </w:t>
      </w:r>
      <w:r w:rsidRPr="0059034A">
        <w:fldChar w:fldCharType="begin"/>
      </w:r>
      <w:r w:rsidRPr="00D74123">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Pr="0059034A">
        <w:fldChar w:fldCharType="separate"/>
      </w:r>
      <w:r w:rsidRPr="00D74123">
        <w:t>(Langmead and Salzberg, 2012)</w:t>
      </w:r>
      <w:r w:rsidRPr="0059034A">
        <w:fldChar w:fldCharType="end"/>
      </w:r>
      <w:r w:rsidRPr="00D74123">
        <w:t xml:space="preserve">. The raw number of reads mapping to each gene were counted using </w:t>
      </w:r>
      <w:proofErr w:type="spellStart"/>
      <w:r>
        <w:t>HTSeq</w:t>
      </w:r>
      <w:proofErr w:type="spellEnd"/>
      <w:r w:rsidRPr="00D74123">
        <w:t xml:space="preserve"> 0.6.0</w:t>
      </w:r>
      <w:r>
        <w:t xml:space="preserve"> </w:t>
      </w:r>
      <w:r w:rsidRPr="0059034A">
        <w:fldChar w:fldCharType="begin"/>
      </w:r>
      <w:r w:rsidRPr="00D74123">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59034A">
        <w:fldChar w:fldCharType="separate"/>
      </w:r>
      <w:r w:rsidRPr="00D74123">
        <w:t>(Anders et al., 2014)</w:t>
      </w:r>
      <w:r w:rsidRPr="0059034A">
        <w:fldChar w:fldCharType="end"/>
      </w:r>
      <w:r w:rsidRPr="00D74123">
        <w:t xml:space="preserve">. </w:t>
      </w:r>
      <w:r>
        <w:t>Exact details for the full</w:t>
      </w:r>
      <w:r w:rsidRPr="00D74123">
        <w:t xml:space="preserve"> </w:t>
      </w:r>
      <w:r>
        <w:t>computational pipeline are</w:t>
      </w:r>
      <w:r w:rsidRPr="00D74123">
        <w:t xml:space="preserve"> available at </w:t>
      </w:r>
      <w:hyperlink r:id="rId8"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0D5C56CB" w14:textId="77777777" w:rsidR="003F6DD6" w:rsidRDefault="003F6DD6" w:rsidP="009D2AE1">
      <w:pPr>
        <w:pStyle w:val="NoSpacing"/>
      </w:pPr>
    </w:p>
    <w:p w14:paraId="26A6A87B" w14:textId="77777777" w:rsidR="005A50CF" w:rsidRDefault="00BA5B3C" w:rsidP="005A50CF">
      <w:pPr>
        <w:pStyle w:val="Heading2"/>
      </w:pPr>
      <w:r>
        <w:t>Proteomics</w:t>
      </w:r>
    </w:p>
    <w:p w14:paraId="629A3DCA" w14:textId="284C0B90"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524156AF" w14:textId="77777777" w:rsidR="00FD03A3" w:rsidRDefault="00FD03A3" w:rsidP="00FD03A3"/>
    <w:p w14:paraId="2FA74B6C" w14:textId="2B65D1E0"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300</w:t>
      </w:r>
      <w:r w:rsidR="00EF5BF6">
        <w:t xml:space="preserve"> </w:t>
      </w:r>
      <w:proofErr w:type="spellStart"/>
      <w:r>
        <w:t>nl</w:t>
      </w:r>
      <w:proofErr w:type="spellEnd"/>
      <w:r>
        <w:t>/</w:t>
      </w:r>
      <w:proofErr w:type="gramEnd"/>
      <w:r>
        <w:t>min flow rate. Elu</w:t>
      </w:r>
      <w:r>
        <w:t>t</w:t>
      </w:r>
      <w:r>
        <w:t xml:space="preserve">ed peptides were directly injected into an </w:t>
      </w:r>
      <w:proofErr w:type="spellStart"/>
      <w:r>
        <w:t>Orbitrap</w:t>
      </w:r>
      <w:proofErr w:type="spellEnd"/>
      <w:r>
        <w:t xml:space="preserve"> Elite mass spectrometer (Thermo Scie</w:t>
      </w:r>
      <w:r>
        <w:t>n</w:t>
      </w:r>
      <w:r>
        <w:t xml:space="preserve">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40052B87" w14:textId="77777777" w:rsidR="00FD03A3" w:rsidRDefault="00FD03A3" w:rsidP="00FD03A3"/>
    <w:p w14:paraId="2163A3D9" w14:textId="4271DA11"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w:t>
      </w:r>
      <w:r>
        <w:t>g</w:t>
      </w:r>
      <w:r>
        <w:t xml:space="preserve">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14:paraId="06919274" w14:textId="77777777" w:rsidR="00FD03A3" w:rsidRPr="00FD03A3" w:rsidRDefault="00FD03A3" w:rsidP="00FD03A3"/>
    <w:p w14:paraId="19AC1EB8" w14:textId="77777777" w:rsidR="005A50CF" w:rsidRDefault="00BA5B3C" w:rsidP="005A50CF">
      <w:pPr>
        <w:pStyle w:val="Heading2"/>
      </w:pPr>
      <w:r>
        <w:t>Flux analysis</w:t>
      </w:r>
    </w:p>
    <w:p w14:paraId="7B23439E" w14:textId="3B6FB1F6" w:rsidR="00FA6EAE" w:rsidRDefault="00FA6EAE" w:rsidP="00FA6EAE">
      <w:pPr>
        <w:pStyle w:val="NoSpacing"/>
      </w:pPr>
      <w:r>
        <w:t xml:space="preserve">Flux ratios were obtained from the samples grown with </w:t>
      </w:r>
      <w:r w:rsidRPr="00C74881">
        <w:rPr>
          <w:vertAlign w:val="superscript"/>
        </w:rPr>
        <w:t>13</w:t>
      </w:r>
      <w:r>
        <w:t xml:space="preserve">C labeled glucose, using </w:t>
      </w:r>
      <w:r w:rsidR="007109F0">
        <w:t>methods previously described</w:t>
      </w:r>
      <w:r w:rsidR="00905520">
        <w:t xml:space="preserve"> </w:t>
      </w:r>
      <w:r w:rsidR="00905520">
        <w:fldChar w:fldCharType="begin"/>
      </w:r>
      <w:r w:rsidR="00905520">
        <w:instrText xml:space="preserve"> ADDIN ZOTERO_ITEM CSL_CITATION {"citationID":"4accooe95","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905520">
        <w:fldChar w:fldCharType="separate"/>
      </w:r>
      <w:r w:rsidR="00905520">
        <w:rPr>
          <w:noProof/>
        </w:rPr>
        <w:t>(Harcombe et al., 2013; Zamboni et al., 2009)</w:t>
      </w:r>
      <w:r w:rsidR="00905520">
        <w:fldChar w:fldCharType="end"/>
      </w:r>
      <w:r w:rsidRPr="00795F8F">
        <w:t>. Cell</w:t>
      </w:r>
      <w:r>
        <w:t xml:space="preserve"> pellets were </w:t>
      </w:r>
      <w:proofErr w:type="spellStart"/>
      <w:r>
        <w:t>resu</w:t>
      </w:r>
      <w:r>
        <w:t>s</w:t>
      </w:r>
      <w:r>
        <w:t>pended</w:t>
      </w:r>
      <w:proofErr w:type="spellEnd"/>
      <w:r>
        <w:t xml:space="preserve"> in 200 m</w:t>
      </w:r>
      <w:r w:rsidR="00905520">
        <w:t>l</w:t>
      </w:r>
      <w:r>
        <w:t xml:space="preserve"> of 6 N </w:t>
      </w:r>
      <w:proofErr w:type="spellStart"/>
      <w:r>
        <w:t>HCl</w:t>
      </w:r>
      <w:proofErr w:type="spellEnd"/>
      <w:r>
        <w:t>, hydrolyzed at 105°C overnight, and dried at 95°C for up to 24 h. To the hydrolyzed cell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14:paraId="12E60F3E" w14:textId="77777777" w:rsidR="00FA6EAE" w:rsidRDefault="00FA6EAE" w:rsidP="00FA6EAE">
      <w:pPr>
        <w:pStyle w:val="NoSpacing"/>
      </w:pPr>
    </w:p>
    <w:p w14:paraId="1EE38755" w14:textId="77777777" w:rsidR="00CF0834" w:rsidRDefault="00CF0834" w:rsidP="00CF0834">
      <w:pPr>
        <w:pStyle w:val="NoSpacing"/>
      </w:pPr>
      <w:bookmarkStart w:id="10" w:name="__UnoMark__1847_580114490"/>
      <w:bookmarkStart w:id="11" w:name="ZOTERO_BREF_J4OWhgrsoVwG"/>
      <w:bookmarkEnd w:id="10"/>
      <w:bookmarkEnd w:id="11"/>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19CB7823" w14:textId="77777777" w:rsidR="00CF0834" w:rsidRDefault="00CF0834" w:rsidP="00CF0834">
      <w:pPr>
        <w:pStyle w:val="NoSpacing"/>
      </w:pPr>
    </w:p>
    <w:p w14:paraId="2DCC894B" w14:textId="2A2F0644" w:rsidR="00CF0834" w:rsidRDefault="00DD6F8A" w:rsidP="00A3644C">
      <w:pPr>
        <w:pStyle w:val="NoSpacing"/>
      </w:pPr>
      <w:r w:rsidRPr="008D285E">
        <w:t xml:space="preserve">Flux inference was performed using the fiat-flux software as </w:t>
      </w:r>
      <w:r w:rsidR="008D285E" w:rsidRPr="008D285E">
        <w:t xml:space="preserve">described </w:t>
      </w:r>
      <w:r w:rsidR="0005168B" w:rsidRPr="008D285E">
        <w:fldChar w:fldCharType="begin"/>
      </w:r>
      <w:r w:rsidR="0081688C">
        <w:instrText xml:space="preserve"> ADDIN ZOTERO_ITEM CSL_CITATION {"citationID":"oh5T9AVN","properties":{"formattedCitation":"(Zamboni et al., 2009, 2005)","plainCitation":"(Zamboni et al., 2009, 2005)"},"citationItems":[{"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05168B" w:rsidRPr="008D285E">
        <w:fldChar w:fldCharType="separate"/>
      </w:r>
      <w:r w:rsidR="0081688C">
        <w:rPr>
          <w:noProof/>
        </w:rPr>
        <w:t>(Zamboni et al., 2009, 2005)</w:t>
      </w:r>
      <w:r w:rsidR="0005168B" w:rsidRPr="008D285E">
        <w:fldChar w:fldCharType="end"/>
      </w:r>
      <w:r w:rsidR="008D285E" w:rsidRPr="008D285E">
        <w:t>.</w:t>
      </w:r>
      <w:r w:rsidR="00905520">
        <w:t xml:space="preserve"> Each time</w:t>
      </w:r>
      <w:r w:rsidR="00052DA7">
        <w:t xml:space="preserve"> </w:t>
      </w:r>
      <w:r w:rsidR="00905520">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 acids for the later time</w:t>
      </w:r>
      <w:r w:rsidR="00052DA7">
        <w:t xml:space="preserve"> </w:t>
      </w:r>
      <w:r w:rsidR="00905520">
        <w:t>points</w:t>
      </w:r>
      <w:r w:rsidR="0079361C">
        <w:t>.</w:t>
      </w:r>
      <w:r w:rsidR="00905520">
        <w:t xml:space="preserve"> </w:t>
      </w:r>
      <w:r w:rsidR="0079361C">
        <w:t>A</w:t>
      </w:r>
      <w:r w:rsidR="00905520">
        <w:t>l</w:t>
      </w:r>
      <w:r w:rsidR="00905520">
        <w:t>t</w:t>
      </w:r>
      <w:r w:rsidR="00905520">
        <w:t xml:space="preserve">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substa</w:t>
      </w:r>
      <w:r w:rsidR="0079361C">
        <w:t>n</w:t>
      </w:r>
      <w:r w:rsidR="0079361C">
        <w:t xml:space="preserve">tially </w:t>
      </w:r>
      <w:r w:rsidR="00905520">
        <w:t>at the final time</w:t>
      </w:r>
      <w:r w:rsidR="00052DA7">
        <w:t xml:space="preserve"> </w:t>
      </w:r>
      <w:r w:rsidR="00905520">
        <w:t>point of two weeks.</w:t>
      </w:r>
    </w:p>
    <w:p w14:paraId="2A7A69E3" w14:textId="77777777" w:rsidR="003F6DD6" w:rsidRDefault="003F6DD6" w:rsidP="00A3644C">
      <w:pPr>
        <w:pStyle w:val="NoSpacing"/>
      </w:pPr>
    </w:p>
    <w:p w14:paraId="1ABBCD07" w14:textId="77777777" w:rsidR="00A04477" w:rsidRDefault="00A04477" w:rsidP="00A04477">
      <w:pPr>
        <w:pStyle w:val="Heading2"/>
      </w:pPr>
      <w:r>
        <w:t>Lipid analysis</w:t>
      </w:r>
    </w:p>
    <w:p w14:paraId="11F17421" w14:textId="01D5E978"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795F8F">
        <w:t>described</w:t>
      </w:r>
      <w:bookmarkStart w:id="12" w:name="__UnoMark__1980_580114490"/>
      <w:r w:rsidRPr="00795F8F">
        <w:t xml:space="preserve"> </w:t>
      </w:r>
      <w:bookmarkStart w:id="13" w:name="__UnoMark__1848_580114490"/>
      <w:bookmarkStart w:id="14" w:name="ZOTERO_BREF_TkGZ8jhFSgtV"/>
      <w:bookmarkEnd w:id="12"/>
      <w:bookmarkEnd w:id="13"/>
      <w:bookmarkEnd w:id="14"/>
      <w:r w:rsidR="0005168B"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s in the supernatant were further purified by extractions as previously described</w:t>
      </w:r>
      <w:bookmarkStart w:id="15" w:name="__UnoMark__1984_580114490"/>
      <w:r w:rsidRPr="00795F8F">
        <w:t xml:space="preserve"> </w:t>
      </w:r>
      <w:bookmarkStart w:id="16" w:name="__UnoMark__1849_580114490"/>
      <w:bookmarkStart w:id="17" w:name="ZOTERO_BREF_nUQRVPepZTEt"/>
      <w:bookmarkEnd w:id="15"/>
      <w:bookmarkEnd w:id="16"/>
      <w:bookmarkEnd w:id="17"/>
      <w:r w:rsidR="0005168B"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05168B" w:rsidRPr="00795F8F">
        <w:fldChar w:fldCharType="separate"/>
      </w:r>
      <w:r w:rsidRPr="00795F8F">
        <w:t>(Giles et al., 2011)</w:t>
      </w:r>
      <w:r w:rsidR="0005168B" w:rsidRPr="00795F8F">
        <w:fldChar w:fldCharType="end"/>
      </w:r>
      <w:r w:rsidRPr="00795F8F">
        <w:t>.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18" w:name="__UnoMark__1988_580114490"/>
      <w:r w:rsidRPr="00795F8F">
        <w:t xml:space="preserve"> </w:t>
      </w:r>
      <w:bookmarkStart w:id="19" w:name="__UnoMark__1850_580114490"/>
      <w:bookmarkStart w:id="20" w:name="ZOTERO_BREF_xxYLATU2gwxj"/>
      <w:bookmarkEnd w:id="18"/>
      <w:bookmarkEnd w:id="19"/>
      <w:bookmarkEnd w:id="20"/>
      <w:r w:rsidR="0005168B"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w:t>
      </w:r>
      <w:r>
        <w:t xml:space="preserve"> analysis was performed by liquid chromato</w:t>
      </w:r>
      <w:r>
        <w:t>g</w:t>
      </w:r>
      <w:r>
        <w:t xml:space="preserve">raphy/ESI-mass spectrometry as previously </w:t>
      </w:r>
      <w:r w:rsidRPr="008D285E">
        <w:t>described (</w:t>
      </w:r>
      <w:r w:rsidR="008D285E" w:rsidRPr="008D285E">
        <w:t>Giles et al 2011).</w:t>
      </w:r>
      <w:r w:rsidR="002851EA">
        <w:t xml:space="preserve"> One of the three replicates used for lipid analysis was an </w:t>
      </w:r>
      <w:r w:rsidR="0038655F">
        <w:t xml:space="preserve">additional </w:t>
      </w:r>
      <w:r w:rsidR="002851EA">
        <w:t>independent biological replicate, pr</w:t>
      </w:r>
      <w:r w:rsidR="002851EA">
        <w:t>e</w:t>
      </w:r>
      <w:r w:rsidR="002851EA">
        <w:t>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14:paraId="353CEF86" w14:textId="77777777" w:rsidR="003F6DD6" w:rsidRPr="00A04477" w:rsidRDefault="003F6DD6" w:rsidP="00A3644C">
      <w:pPr>
        <w:pStyle w:val="NoSpacing"/>
        <w:rPr>
          <w:vertAlign w:val="superscript"/>
        </w:rPr>
      </w:pPr>
    </w:p>
    <w:p w14:paraId="7700BF45" w14:textId="77777777" w:rsidR="00CB6967" w:rsidRDefault="00CB6967" w:rsidP="00A04477">
      <w:pPr>
        <w:pStyle w:val="Heading2"/>
      </w:pPr>
      <w:r>
        <w:t>Expression profile data analysis</w:t>
      </w:r>
    </w:p>
    <w:p w14:paraId="72B6BD7D" w14:textId="066A5CB1"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05168B">
        <w:fldChar w:fldCharType="begin"/>
      </w:r>
      <w:r w:rsidR="00CB6967">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05168B">
        <w:fldChar w:fldCharType="separate"/>
      </w:r>
      <w:r w:rsidR="00CB6967">
        <w:rPr>
          <w:noProof/>
        </w:rPr>
        <w:t>(Vogel and Marcotte, 2008)</w:t>
      </w:r>
      <w:r w:rsidR="0005168B">
        <w:fldChar w:fldCharType="end"/>
      </w:r>
      <w:r w:rsidR="00CB6967">
        <w:t>.</w:t>
      </w:r>
    </w:p>
    <w:p w14:paraId="67905553" w14:textId="77777777" w:rsidR="00CB6967" w:rsidRDefault="00CB6967" w:rsidP="00CB6967">
      <w:r>
        <w:t xml:space="preserve"> </w:t>
      </w:r>
    </w:p>
    <w:p w14:paraId="2726472B" w14:textId="02B8B167" w:rsidR="00CB6967" w:rsidRDefault="00AB7631" w:rsidP="00CB6967">
      <w:pPr>
        <w:pStyle w:val="NoSpacing"/>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CF5C1C">
        <w:fldChar w:fldCharType="begin"/>
      </w:r>
      <w:r w:rsidR="00CF5C1C">
        <w:instrText xml:space="preserve"> ADDIN ZOTERO_ITEM CSL_CITATION {"citationID":"1c3ajq3j4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F5C1C">
        <w:fldChar w:fldCharType="separate"/>
      </w:r>
      <w:r w:rsidR="00CF5C1C">
        <w:rPr>
          <w:noProof/>
        </w:rPr>
        <w:t>(Anders and Huber, 2010)</w:t>
      </w:r>
      <w:r w:rsidR="00CF5C1C">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Finally, normalized RNA and protein profiles, both relative and absolute, were averaged across all three biological replicates.</w:t>
      </w:r>
    </w:p>
    <w:p w14:paraId="0284F353" w14:textId="77777777" w:rsidR="00CB6967" w:rsidRDefault="00CB6967" w:rsidP="00CB6967"/>
    <w:p w14:paraId="41775B31" w14:textId="62AAAFBA"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05168B">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05168B">
        <w:fldChar w:fldCharType="separate"/>
      </w:r>
      <w:r w:rsidR="00A21FA4">
        <w:rPr>
          <w:noProof/>
        </w:rPr>
        <w:t>(Jones et al., 2001)</w:t>
      </w:r>
      <w:r w:rsidR="0005168B">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r w:rsidR="00A21FA4" w:rsidRPr="00A21FA4">
        <w:t>numpy</w:t>
      </w:r>
      <w:proofErr w:type="spellEnd"/>
      <w:r w:rsidR="00A21FA4">
        <w:t xml:space="preserve"> </w:t>
      </w:r>
      <w:r w:rsidR="0005168B">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05168B">
        <w:fldChar w:fldCharType="separate"/>
      </w:r>
      <w:r w:rsidR="00A21FA4">
        <w:rPr>
          <w:noProof/>
        </w:rPr>
        <w:t>(Walt et al., 2011)</w:t>
      </w:r>
      <w:r w:rsidR="0005168B">
        <w:fldChar w:fldCharType="end"/>
      </w:r>
      <w:r>
        <w:t>.</w:t>
      </w:r>
    </w:p>
    <w:p w14:paraId="1AF24ECE" w14:textId="77777777" w:rsidR="00CB6967" w:rsidRDefault="00CB6967" w:rsidP="00CB6967"/>
    <w:p w14:paraId="5CC603CF" w14:textId="6462F61F" w:rsidR="008D285E"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DD2481">
        <w:t xml:space="preserve"> </w:t>
      </w:r>
      <w:r w:rsidR="0005168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05168B">
        <w:fldChar w:fldCharType="separate"/>
      </w:r>
      <w:r w:rsidR="002A3F5B">
        <w:rPr>
          <w:noProof/>
        </w:rPr>
        <w:t>(Price et al., 2005)</w:t>
      </w:r>
      <w:r w:rsidR="0005168B">
        <w:fldChar w:fldCharType="end"/>
      </w:r>
      <w:r w:rsidR="002A3F5B">
        <w:t>.</w:t>
      </w:r>
      <w:r>
        <w:t xml:space="preserve"> Briefly, the DE algorithm </w:t>
      </w:r>
      <w:r w:rsidR="00DD2481">
        <w:t xml:space="preserve">initially </w:t>
      </w:r>
      <w:r>
        <w:t>generates an ensemble of random parameter guesses within a predefined range</w:t>
      </w:r>
      <w:r w:rsidR="00DD2481">
        <w:t>;</w:t>
      </w:r>
      <w:r>
        <w:t xml:space="preserve"> </w:t>
      </w:r>
      <w:r w:rsidR="00DD2481">
        <w:t>subsequently,</w:t>
      </w:r>
      <w:r>
        <w:t xml:space="preserve"> vectors of individual parameter sets (sometimes called agents) are mixed together at a predefined crossover rate,</w:t>
      </w:r>
      <w:r w:rsidR="00DD2481">
        <w:t xml:space="preserve"> </w:t>
      </w:r>
      <w:r>
        <w:t xml:space="preserve">only those crossover events that yield a smaller error (defined by a predefined cost function) are kept, and the process </w:t>
      </w:r>
      <w:r w:rsidR="007F15B3">
        <w:t>was</w:t>
      </w:r>
      <w:r>
        <w:t xml:space="preserve"> iterated until a convergence criteri</w:t>
      </w:r>
      <w:r w:rsidR="00DD2481">
        <w:t>on</w:t>
      </w:r>
      <w:r>
        <w:t xml:space="preserve"> </w:t>
      </w:r>
      <w:r w:rsidR="007F15B3">
        <w:t>was</w:t>
      </w:r>
      <w:r>
        <w:t xml:space="preserve"> met. In our fits we used an ensemble of</w:t>
      </w:r>
      <w:r>
        <w:rPr>
          <w:shd w:val="clear" w:color="auto" w:fill="FFFFFF"/>
        </w:rPr>
        <w:t xml:space="preserve"> 15 a</w:t>
      </w:r>
      <w:r>
        <w:t>gents with a cr</w:t>
      </w:r>
      <w:r w:rsidR="008D285E">
        <w:t>ossover frequency of 0.75 and a</w:t>
      </w:r>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05168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05168B">
        <w:fldChar w:fldCharType="separate"/>
      </w:r>
      <w:r w:rsidR="002A3F5B">
        <w:rPr>
          <w:noProof/>
        </w:rPr>
        <w:t>(Pedersen, Magnus Erik Hvass, 2010)</w:t>
      </w:r>
      <w:r w:rsidR="0005168B">
        <w:fldChar w:fldCharType="end"/>
      </w:r>
      <w:r>
        <w:t xml:space="preserve"> for some standard o</w:t>
      </w:r>
      <w:r>
        <w:t>p</w:t>
      </w:r>
      <w:r>
        <w:t xml:space="preserve">timization problems. The cost function is given by </w:t>
      </w:r>
    </w:p>
    <w:p w14:paraId="338D0746" w14:textId="77777777" w:rsidR="00CB6967" w:rsidRDefault="00CB6967" w:rsidP="00A21FA4">
      <w:pPr>
        <w:pStyle w:val="NoSpacing"/>
      </w:pPr>
    </w:p>
    <w:p w14:paraId="445CD18F" w14:textId="77777777" w:rsidR="00CB6967" w:rsidRDefault="00CB6967" w:rsidP="00CB6967"/>
    <w:p w14:paraId="37E03F94" w14:textId="25D04E1D" w:rsidR="00CB6967" w:rsidRDefault="0059034A" w:rsidP="002A3F5B">
      <w:pPr>
        <w:jc w:val="center"/>
      </w:pPr>
      <w:r>
        <w:rPr>
          <w:noProof/>
          <w:position w:val="-30"/>
        </w:rPr>
        <w:drawing>
          <wp:inline distT="0" distB="0" distL="0" distR="0" wp14:anchorId="4F561B42" wp14:editId="4D21D409">
            <wp:extent cx="1470025" cy="46164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70025" cy="461645"/>
                    </a:xfrm>
                    <a:prstGeom prst="rect">
                      <a:avLst/>
                    </a:prstGeom>
                    <a:noFill/>
                    <a:ln>
                      <a:noFill/>
                    </a:ln>
                  </pic:spPr>
                </pic:pic>
              </a:graphicData>
            </a:graphic>
          </wp:inline>
        </w:drawing>
      </w:r>
    </w:p>
    <w:p w14:paraId="30F3E86F" w14:textId="77777777" w:rsidR="00FA4DA4" w:rsidRDefault="00FA4DA4" w:rsidP="00A21FA4">
      <w:pPr>
        <w:pStyle w:val="NoSpacing"/>
      </w:pPr>
    </w:p>
    <w:p w14:paraId="1828B1BC"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6C3730BE" w14:textId="77777777" w:rsidR="00CB6967" w:rsidRDefault="00CB6967" w:rsidP="00CB6967">
      <w:r>
        <w:t xml:space="preserve"> </w:t>
      </w:r>
    </w:p>
    <w:p w14:paraId="1C55D2C0" w14:textId="0A0C49C4"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2382CE9E" w14:textId="77777777" w:rsidR="00CB6967" w:rsidRDefault="00CB6967" w:rsidP="00CB6967"/>
    <w:p w14:paraId="6C3D4615" w14:textId="246C4279"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05B686CC" w14:textId="77777777" w:rsidR="00CB6967" w:rsidRDefault="00CB6967" w:rsidP="00CB6967"/>
    <w:p w14:paraId="465DFAA1" w14:textId="56BCC5ED"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1E64C703" w14:textId="77777777" w:rsidR="00CB6967" w:rsidRDefault="00CB6967" w:rsidP="00CB6967"/>
    <w:p w14:paraId="1B336D5F" w14:textId="0B945343" w:rsidR="00A3644C" w:rsidRDefault="00CB6967" w:rsidP="00A3644C">
      <w:pPr>
        <w:pStyle w:val="NoSpacing"/>
        <w:rPr>
          <w:rFonts w:ascii="Calisto MT" w:hAnsi="Calisto MT"/>
        </w:rPr>
      </w:pPr>
      <w:r>
        <w:t xml:space="preserve">All of the scripts used to perform the above analysis can be downloaded at </w:t>
      </w:r>
      <w:hyperlink r:id="rId10" w:history="1">
        <w:r w:rsidR="007A2F06" w:rsidRPr="00B72DB1">
          <w:rPr>
            <w:rStyle w:val="Hyperlink"/>
            <w:rFonts w:ascii="Calisto MT" w:hAnsi="Calisto MT"/>
          </w:rPr>
          <w:t>https://github.com/marcottelab/AG3C_starvation_tc</w:t>
        </w:r>
      </w:hyperlink>
      <w:r w:rsidR="001B2650">
        <w:rPr>
          <w:rFonts w:ascii="Calisto MT" w:hAnsi="Calisto MT"/>
        </w:rPr>
        <w:t>.</w:t>
      </w:r>
    </w:p>
    <w:p w14:paraId="7DBDBB25" w14:textId="77777777" w:rsidR="003F6DD6" w:rsidRDefault="003F6DD6" w:rsidP="00A3644C">
      <w:pPr>
        <w:pStyle w:val="NoSpacing"/>
      </w:pPr>
    </w:p>
    <w:p w14:paraId="146EF10D" w14:textId="4E57D213" w:rsidR="002D6CE0" w:rsidRDefault="002D6CE0" w:rsidP="002D6CE0">
      <w:pPr>
        <w:pStyle w:val="Heading2"/>
      </w:pPr>
      <w:r>
        <w:t>Data availability</w:t>
      </w:r>
    </w:p>
    <w:p w14:paraId="5ABAA80F" w14:textId="441BB3CD"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 files of read counts per gene and normalized expression levels per gene have been deposited in the NCBI GEO database (accession </w:t>
      </w:r>
      <w:r w:rsidR="00CF5C1C" w:rsidRPr="00B47591">
        <w:rPr>
          <w:highlight w:val="yellow"/>
        </w:rPr>
        <w:t>XXXX</w:t>
      </w:r>
      <w:r w:rsidR="00CF5C1C">
        <w:t xml:space="preserve">) </w:t>
      </w:r>
      <w:r w:rsidR="00CF5C1C">
        <w:fldChar w:fldCharType="begin"/>
      </w:r>
      <w:r w:rsidR="00CF5C1C">
        <w:instrText xml:space="preserve"> ADDIN ZOTERO_ITEM CSL_CITATION {"citationID":"2eag9r7kuh","properties":{"formattedCitation":"(Barrett et al.,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F5C1C">
        <w:fldChar w:fldCharType="separate"/>
      </w:r>
      <w:r w:rsidR="00CF5C1C">
        <w:rPr>
          <w:noProof/>
        </w:rPr>
        <w:t>(Barrett et al., 2013)</w:t>
      </w:r>
      <w:r w:rsidR="00CF5C1C">
        <w:fldChar w:fldCharType="end"/>
      </w:r>
      <w:r w:rsidR="00CF5C1C">
        <w:t>.</w:t>
      </w:r>
      <w:r w:rsidR="000D1D07">
        <w:t xml:space="preserve"> </w:t>
      </w:r>
      <w:r w:rsidR="007A2F06">
        <w:t>P</w:t>
      </w:r>
      <w:r>
        <w:t>r</w:t>
      </w:r>
      <w:r>
        <w:t>o</w:t>
      </w:r>
      <w:r>
        <w:t xml:space="preserve">teomics </w:t>
      </w:r>
      <w:r w:rsidR="007A2F06">
        <w:t xml:space="preserve">data </w:t>
      </w:r>
      <w:r>
        <w:t xml:space="preserve">are also available from </w:t>
      </w:r>
      <w:r w:rsidR="007A2F06">
        <w:t xml:space="preserve">the </w:t>
      </w:r>
      <w:proofErr w:type="spellStart"/>
      <w:r w:rsidR="007A2F06">
        <w:t>proteomeXchange</w:t>
      </w:r>
      <w:proofErr w:type="spellEnd"/>
      <w:r w:rsidR="007A2F06">
        <w:t xml:space="preserve"> database (accession </w:t>
      </w:r>
      <w:r w:rsidRPr="007A2F06">
        <w:rPr>
          <w:highlight w:val="yellow"/>
        </w:rPr>
        <w:t>XXXX</w:t>
      </w:r>
      <w:r w:rsidR="007A2F06">
        <w:t>)</w:t>
      </w:r>
      <w:r>
        <w:t>.</w:t>
      </w:r>
    </w:p>
    <w:p w14:paraId="45CE3FB6" w14:textId="77777777" w:rsidR="002D6CE0" w:rsidRDefault="002D6CE0" w:rsidP="005A50CF">
      <w:pPr>
        <w:pStyle w:val="Heading1"/>
      </w:pPr>
    </w:p>
    <w:p w14:paraId="6937A4E8" w14:textId="77777777"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1EF7A098" w14:textId="6B4C4D20" w:rsidR="005A50CF" w:rsidRDefault="00BA5B3C" w:rsidP="005A50CF">
      <w:pPr>
        <w:pStyle w:val="Heading1"/>
      </w:pPr>
      <w:r>
        <w:t>References</w:t>
      </w:r>
    </w:p>
    <w:p w14:paraId="71975A9F" w14:textId="2D774070" w:rsidR="00386127" w:rsidRPr="00386127" w:rsidRDefault="0005168B" w:rsidP="00386127">
      <w:pPr>
        <w:pStyle w:val="Bibliography"/>
        <w:rPr>
          <w:color w:val="auto"/>
        </w:rPr>
      </w:pPr>
      <w:r w:rsidRPr="002C1CF2">
        <w:fldChar w:fldCharType="begin"/>
      </w:r>
      <w:r w:rsidR="0081688C">
        <w:instrText xml:space="preserve"> ADDIN ZOTERO_BIBL {"custom":[]} CSL_BIBLIOGRAPHY </w:instrText>
      </w:r>
      <w:r w:rsidRPr="002C1CF2">
        <w:fldChar w:fldCharType="separate"/>
      </w:r>
      <w:r w:rsidR="00386127" w:rsidRPr="00386127">
        <w:rPr>
          <w:color w:val="auto"/>
        </w:rPr>
        <w:t>Abreu, R. de S., Penalva, L.O., Marcotte, E.M., Vogel, C., 2009. Global signatures of protein and mRNA expression levels. Mol. Biosyst. 5, 1512–1526. doi:10.1039/B908315D</w:t>
      </w:r>
    </w:p>
    <w:p w14:paraId="567C73FB" w14:textId="77777777" w:rsidR="00386127" w:rsidRPr="00386127" w:rsidRDefault="00386127" w:rsidP="00386127">
      <w:pPr>
        <w:pStyle w:val="Bibliography"/>
        <w:rPr>
          <w:color w:val="auto"/>
        </w:rPr>
      </w:pPr>
      <w:r w:rsidRPr="00386127">
        <w:rPr>
          <w:color w:val="auto"/>
        </w:rPr>
        <w:t>Åkesson, M., Förster, J., Nielsen, J., 2004. Integration of gene expression data into genome-scale metabolic models. Metab. Eng. 6, 285–293. doi:10.1016/j.ymben.2003.12.002</w:t>
      </w:r>
    </w:p>
    <w:p w14:paraId="7F7A4583" w14:textId="77777777" w:rsidR="00386127" w:rsidRPr="00386127" w:rsidRDefault="00386127" w:rsidP="00386127">
      <w:pPr>
        <w:pStyle w:val="Bibliography"/>
        <w:rPr>
          <w:color w:val="auto"/>
        </w:rPr>
      </w:pPr>
      <w:r w:rsidRPr="00386127">
        <w:rPr>
          <w:color w:val="auto"/>
        </w:rPr>
        <w:t>Anders, S., Huber, W., 2010. Differential expression analysis for sequence count data. Genome Biol. 11, R106. doi:10.1186/gb-2010-11-10-r106</w:t>
      </w:r>
    </w:p>
    <w:p w14:paraId="10C9B0EC" w14:textId="77777777" w:rsidR="00386127" w:rsidRPr="00386127" w:rsidRDefault="00386127" w:rsidP="00386127">
      <w:pPr>
        <w:pStyle w:val="Bibliography"/>
        <w:rPr>
          <w:color w:val="auto"/>
        </w:rPr>
      </w:pPr>
      <w:r w:rsidRPr="00386127">
        <w:rPr>
          <w:color w:val="auto"/>
        </w:rPr>
        <w:t>Anders, S., Pyl, P.T., Huber, W., 2014. HTSeq - A Python framework to work with high-throughput sequencing data (No. 002824).</w:t>
      </w:r>
    </w:p>
    <w:p w14:paraId="24950ACE" w14:textId="77777777" w:rsidR="00386127" w:rsidRPr="00386127" w:rsidRDefault="00386127" w:rsidP="00386127">
      <w:pPr>
        <w:pStyle w:val="Bibliography"/>
        <w:rPr>
          <w:color w:val="auto"/>
        </w:rPr>
      </w:pPr>
      <w:r w:rsidRPr="00386127">
        <w:rPr>
          <w:color w:val="auto"/>
        </w:rPr>
        <w:t>Barrett, T., Wilhite, S.E., Ledoux, P., Evangelista, C., Kim, I.F., Tomashevsky, M., Marshall, K.A., Phillippy, K.H., Sherman, P.M., Holko, M., Yefanov, A., Lee, H., Zhang, N., Robertson, C.L., Serova, N., Davis, S., Soboleva, A., 2013. NCBI GEO: archive for functional genomics data sets--update. Nucleic Acids Res. 41, D991–995. doi:10.1093/nar/gks1193</w:t>
      </w:r>
    </w:p>
    <w:p w14:paraId="04CC35BD" w14:textId="77777777" w:rsidR="00386127" w:rsidRPr="00386127" w:rsidRDefault="00386127" w:rsidP="00386127">
      <w:pPr>
        <w:pStyle w:val="Bibliography"/>
        <w:rPr>
          <w:color w:val="auto"/>
        </w:rPr>
      </w:pPr>
      <w:r w:rsidRPr="00386127">
        <w:rPr>
          <w:color w:val="auto"/>
        </w:rPr>
        <w:t>Bishop, R.E., Gibbons, H.S., Guina, T., Trent, M.S., Miller, S.I., Raetz, C.R.H., 2000. Transfer of palmitate from phospholipids to lipid A in outer membranes of Gram-negative bacteria. EMBO J. 19, 5071–5080. doi:10.1093/emboj/19.19.5071</w:t>
      </w:r>
    </w:p>
    <w:p w14:paraId="29365047" w14:textId="77777777" w:rsidR="00386127" w:rsidRPr="00386127" w:rsidRDefault="00386127" w:rsidP="00386127">
      <w:pPr>
        <w:pStyle w:val="Bibliography"/>
        <w:rPr>
          <w:color w:val="auto"/>
        </w:rPr>
      </w:pPr>
      <w:r w:rsidRPr="00386127">
        <w:rPr>
          <w:color w:val="auto"/>
        </w:rPr>
        <w:t>Burge, S.W., Daub, J., Eberhardt, R., Tate, J., Barquist, L., Nawrocki, E.P., Eddy, S.R., Gardner, P.P., Bateman, A., 2013. Rfam 11.0: 10 years of RNA families. Nucleic Acids Res. 41, D226–232. doi:10.1093/nar/gks1005</w:t>
      </w:r>
    </w:p>
    <w:p w14:paraId="23B28B9C" w14:textId="77777777" w:rsidR="00386127" w:rsidRPr="00386127" w:rsidRDefault="00386127" w:rsidP="00386127">
      <w:pPr>
        <w:pStyle w:val="Bibliography"/>
        <w:rPr>
          <w:color w:val="auto"/>
        </w:rPr>
      </w:pPr>
      <w:r w:rsidRPr="00386127">
        <w:rPr>
          <w:color w:val="auto"/>
        </w:rPr>
        <w:t xml:space="preserve">Carrera, J., Estrela, R., Luo, J., Rai, N., Tsoukalas, A., Tagkopoulos, I., 2014. An integrative, multi-scale, genome-wide model reveals the phenotypic landscape of </w:t>
      </w:r>
      <w:r w:rsidRPr="00952BB7">
        <w:rPr>
          <w:i/>
          <w:color w:val="auto"/>
        </w:rPr>
        <w:t>Escherichia coli</w:t>
      </w:r>
      <w:r w:rsidRPr="00386127">
        <w:rPr>
          <w:color w:val="auto"/>
        </w:rPr>
        <w:t>. Mol. Syst. Biol. 10, n/a–n/a. doi:10.15252/msb.20145108</w:t>
      </w:r>
    </w:p>
    <w:p w14:paraId="13A2B505" w14:textId="77777777" w:rsidR="00386127" w:rsidRPr="00386127" w:rsidRDefault="00386127" w:rsidP="00386127">
      <w:pPr>
        <w:pStyle w:val="Bibliography"/>
        <w:rPr>
          <w:color w:val="auto"/>
        </w:rPr>
      </w:pPr>
      <w:r w:rsidRPr="00386127">
        <w:rPr>
          <w:color w:val="auto"/>
        </w:rPr>
        <w:t xml:space="preserve">Colijn, C., Brandes, A., Zucker, J., Lun, D.S., Weiner, B., Farhat, M.R., Cheng, T.-Y., Moody, D.B., Murray, M., Galagan, J.E., 2009. Interpreting Expression Data with Metabolic Flux Models: Predicting </w:t>
      </w:r>
      <w:r w:rsidRPr="00952BB7">
        <w:rPr>
          <w:i/>
          <w:color w:val="auto"/>
        </w:rPr>
        <w:t>Mycobacterium tuberculosis</w:t>
      </w:r>
      <w:r w:rsidRPr="00386127">
        <w:rPr>
          <w:color w:val="auto"/>
        </w:rPr>
        <w:t xml:space="preserve"> Mycolic Acid Production. PLoS Comput Biol 5, e1000489. doi:10.1371/journal.pcbi.1000489</w:t>
      </w:r>
    </w:p>
    <w:p w14:paraId="64073005" w14:textId="77777777" w:rsidR="00386127" w:rsidRPr="00386127" w:rsidRDefault="00386127" w:rsidP="00386127">
      <w:pPr>
        <w:pStyle w:val="Bibliography"/>
        <w:rPr>
          <w:color w:val="auto"/>
        </w:rPr>
      </w:pPr>
      <w:r w:rsidRPr="00386127">
        <w:rPr>
          <w:color w:val="auto"/>
        </w:rPr>
        <w:t>Collins, S.B., Reznik, E., Segrè, D., 2012. Temporal Expression-based Analysis of Metabolism. PLoS Comput Biol 8, e1002781. doi:10.1371/journal.pcbi.1002781</w:t>
      </w:r>
    </w:p>
    <w:p w14:paraId="02CA1A4B" w14:textId="77777777" w:rsidR="00386127" w:rsidRPr="00386127" w:rsidRDefault="00386127" w:rsidP="00386127">
      <w:pPr>
        <w:pStyle w:val="Bibliography"/>
        <w:rPr>
          <w:color w:val="auto"/>
        </w:rPr>
      </w:pPr>
      <w:r w:rsidRPr="00386127">
        <w:rPr>
          <w:color w:val="auto"/>
        </w:rPr>
        <w:t>Dodt, M., Roehr, J.T., Ahmed, R., Dieterich, C., 2012. FLEXBAR—Flexible Barcode and Adapter Processing for Next-Generation Sequencing Platforms. Biology 1, 895–905. doi:10.3390/biology1030895</w:t>
      </w:r>
    </w:p>
    <w:p w14:paraId="1E5F66FF" w14:textId="77777777" w:rsidR="00386127" w:rsidRPr="00386127" w:rsidRDefault="00386127" w:rsidP="00386127">
      <w:pPr>
        <w:pStyle w:val="Bibliography"/>
        <w:rPr>
          <w:color w:val="auto"/>
        </w:rPr>
      </w:pPr>
      <w:r w:rsidRPr="00386127">
        <w:rPr>
          <w:color w:val="auto"/>
        </w:rPr>
        <w:t xml:space="preserve">Duarte, N.C., Herrgård, M.J., Palsson, B.Ø., 2004. Reconstruction and Validation of </w:t>
      </w:r>
      <w:r w:rsidRPr="00952BB7">
        <w:rPr>
          <w:i/>
          <w:color w:val="auto"/>
        </w:rPr>
        <w:t>Saccharomyces cerevisiae</w:t>
      </w:r>
      <w:r w:rsidRPr="00386127">
        <w:rPr>
          <w:color w:val="auto"/>
        </w:rPr>
        <w:t xml:space="preserve"> iND750, a Fully Compartmentalized Genome-Scale Metabolic Model. Genome Res. 14, 1298–1309. doi:10.1101/gr.2250904</w:t>
      </w:r>
    </w:p>
    <w:p w14:paraId="4CFEFD82" w14:textId="77777777" w:rsidR="00386127" w:rsidRPr="00386127" w:rsidRDefault="00386127" w:rsidP="00386127">
      <w:pPr>
        <w:pStyle w:val="Bibliography"/>
        <w:rPr>
          <w:color w:val="auto"/>
        </w:rPr>
      </w:pPr>
      <w:r w:rsidRPr="00386127">
        <w:rPr>
          <w:color w:val="auto"/>
        </w:rPr>
        <w:t xml:space="preserve">Fang, X., Wallqvist, A., Reifman, J., 2012. Modeling Phenotypic Metabolic Adaptations of </w:t>
      </w:r>
      <w:r w:rsidRPr="00952BB7">
        <w:rPr>
          <w:i/>
          <w:color w:val="auto"/>
        </w:rPr>
        <w:t>Mycobacterium tuberculosis</w:t>
      </w:r>
      <w:r w:rsidRPr="00386127">
        <w:rPr>
          <w:color w:val="auto"/>
        </w:rPr>
        <w:t xml:space="preserve"> H37Rv under Hypoxia. PLoS Comput Biol 8, e1002688. doi:10.1371/journal.pcbi.1002688</w:t>
      </w:r>
    </w:p>
    <w:p w14:paraId="6D504FE5" w14:textId="77777777" w:rsidR="00386127" w:rsidRPr="00386127" w:rsidRDefault="00386127" w:rsidP="00386127">
      <w:pPr>
        <w:pStyle w:val="Bibliography"/>
        <w:rPr>
          <w:color w:val="auto"/>
        </w:rPr>
      </w:pPr>
      <w:r w:rsidRPr="00386127">
        <w:rPr>
          <w:color w:val="auto"/>
        </w:rPr>
        <w:t xml:space="preserve">Farrell, M.J., Finkel, S.E., 2003. The growth advantage in stationary-phase phenotype conferred by </w:t>
      </w:r>
      <w:r w:rsidRPr="00952BB7">
        <w:rPr>
          <w:i/>
          <w:color w:val="auto"/>
        </w:rPr>
        <w:t>rpoS</w:t>
      </w:r>
      <w:r w:rsidRPr="00386127">
        <w:rPr>
          <w:color w:val="auto"/>
        </w:rPr>
        <w:t xml:space="preserve"> mutations is dependent on the pH and nutrient environment. J. Bacteriol. 185, 7044–7052.</w:t>
      </w:r>
    </w:p>
    <w:p w14:paraId="3D160512" w14:textId="77777777" w:rsidR="00386127" w:rsidRPr="00386127" w:rsidRDefault="00386127" w:rsidP="00386127">
      <w:pPr>
        <w:pStyle w:val="Bibliography"/>
        <w:rPr>
          <w:color w:val="auto"/>
        </w:rPr>
      </w:pPr>
      <w:r w:rsidRPr="00386127">
        <w:rPr>
          <w:color w:val="auto"/>
        </w:rPr>
        <w:t xml:space="preserve">Feist, A.M., Henry, C.S., Reed, J.L., Krummenacker, M., Joyce, A.R., Karp, P.D., Broadbelt, L.J., Hatzimanikatis, V., Palsson, B.Ø., 2007. A genome-scale metabolic reconstruction for </w:t>
      </w:r>
      <w:r w:rsidRPr="00952BB7">
        <w:rPr>
          <w:i/>
          <w:color w:val="auto"/>
        </w:rPr>
        <w:t>Escherichia coli</w:t>
      </w:r>
      <w:r w:rsidRPr="00386127">
        <w:rPr>
          <w:color w:val="auto"/>
        </w:rPr>
        <w:t xml:space="preserve"> K-12 MG1655 that accounts for 1260 ORFs and thermodynamic information. Mol. Syst. Biol. 3, n/a–n/a. doi:10.1038/msb4100155</w:t>
      </w:r>
    </w:p>
    <w:p w14:paraId="10CD4734" w14:textId="77777777" w:rsidR="00386127" w:rsidRPr="00386127" w:rsidRDefault="00386127" w:rsidP="00386127">
      <w:pPr>
        <w:pStyle w:val="Bibliography"/>
        <w:rPr>
          <w:color w:val="auto"/>
        </w:rPr>
      </w:pPr>
      <w:r w:rsidRPr="00386127">
        <w:rPr>
          <w:color w:val="auto"/>
        </w:rPr>
        <w:t xml:space="preserve">Feist, A.M., Palsson, B.Ø., 2008. The growing scope of applications of genome-scale metabolic reconstructions using </w:t>
      </w:r>
      <w:r w:rsidRPr="00952BB7">
        <w:rPr>
          <w:i/>
          <w:color w:val="auto"/>
        </w:rPr>
        <w:t>Escherichia coli</w:t>
      </w:r>
      <w:r w:rsidRPr="00386127">
        <w:rPr>
          <w:color w:val="auto"/>
        </w:rPr>
        <w:t>. Nat. Biotechnol. 26, 659–667. doi:10.1038/nbt1401</w:t>
      </w:r>
    </w:p>
    <w:p w14:paraId="2E314A31" w14:textId="77777777" w:rsidR="00386127" w:rsidRPr="00386127" w:rsidRDefault="00386127" w:rsidP="00386127">
      <w:pPr>
        <w:pStyle w:val="Bibliography"/>
        <w:rPr>
          <w:color w:val="auto"/>
        </w:rPr>
      </w:pPr>
      <w:r w:rsidRPr="00386127">
        <w:rPr>
          <w:color w:val="auto"/>
        </w:rPr>
        <w:t>Finkel, S.E., 2006. Long-term survival during stationary phase: evolution and the GASP phenotype. Nat. Rev. Microbiol. 4, 113–120. doi:10.1038/nrmicro1340</w:t>
      </w:r>
    </w:p>
    <w:p w14:paraId="33F80B66" w14:textId="77777777" w:rsidR="00386127" w:rsidRPr="00386127" w:rsidRDefault="00386127" w:rsidP="00386127">
      <w:pPr>
        <w:pStyle w:val="Bibliography"/>
        <w:rPr>
          <w:color w:val="auto"/>
        </w:rPr>
      </w:pPr>
      <w:r w:rsidRPr="00386127">
        <w:rPr>
          <w:color w:val="auto"/>
        </w:rPr>
        <w:t>Finkel, S.E., Kolter, R., 1999. Evolution of microbial diversity during prolonged starvation. Proc. Natl. Acad. Sci. 96, 4023–4027. doi:10.1073/pnas.96.7.4023</w:t>
      </w:r>
    </w:p>
    <w:p w14:paraId="4DDA1A7A" w14:textId="77777777" w:rsidR="00386127" w:rsidRPr="00386127" w:rsidRDefault="00386127" w:rsidP="00386127">
      <w:pPr>
        <w:pStyle w:val="Bibliography"/>
        <w:rPr>
          <w:color w:val="auto"/>
        </w:rPr>
      </w:pPr>
      <w:r w:rsidRPr="00386127">
        <w:rPr>
          <w:color w:val="auto"/>
        </w:rPr>
        <w:t xml:space="preserve">Giles, D.K., Hankins, J.V., Guan, Z., Trent, M.S., 2011. Remodelling of the </w:t>
      </w:r>
      <w:r w:rsidRPr="00952BB7">
        <w:rPr>
          <w:i/>
          <w:color w:val="auto"/>
        </w:rPr>
        <w:t>Vibrio cholerae</w:t>
      </w:r>
      <w:r w:rsidRPr="00386127">
        <w:rPr>
          <w:color w:val="auto"/>
        </w:rPr>
        <w:t xml:space="preserve"> membrane by incorporation of exogenous fatty acids from host and aquatic environments. Mol. Microbiol. 79, 716–728. doi:10.1111/j.1365-2958.2010.07476.x</w:t>
      </w:r>
    </w:p>
    <w:p w14:paraId="43368CAB" w14:textId="77777777" w:rsidR="00386127" w:rsidRPr="00386127" w:rsidRDefault="00386127" w:rsidP="00386127">
      <w:pPr>
        <w:pStyle w:val="Bibliography"/>
        <w:rPr>
          <w:color w:val="auto"/>
        </w:rPr>
      </w:pPr>
      <w:r w:rsidRPr="00386127">
        <w:rPr>
          <w:color w:val="auto"/>
        </w:rPr>
        <w:t>Grogan, D.W., Cronan, J.E., 1997. Cyclopropane ring formation in membrane lipids of bacteria. Microbiol. Mol. Biol. Rev. 61, 429–441.</w:t>
      </w:r>
    </w:p>
    <w:p w14:paraId="1EBF4780" w14:textId="77777777" w:rsidR="00386127" w:rsidRPr="00386127" w:rsidRDefault="00386127" w:rsidP="00386127">
      <w:pPr>
        <w:pStyle w:val="Bibliography"/>
        <w:rPr>
          <w:color w:val="auto"/>
        </w:rPr>
      </w:pPr>
      <w:r w:rsidRPr="00386127">
        <w:rPr>
          <w:color w:val="auto"/>
        </w:rPr>
        <w:t>Gygi, S.P., Rochon, Y., Franza, B.R., Aebersold, R., 1999. Correlation between Protein and mRNA Abundance in Yeast. Mol. Cell. Biol. 19, 1720–1730.</w:t>
      </w:r>
    </w:p>
    <w:p w14:paraId="2B26C900" w14:textId="77777777" w:rsidR="00386127" w:rsidRPr="00386127" w:rsidRDefault="00386127" w:rsidP="00386127">
      <w:pPr>
        <w:pStyle w:val="Bibliography"/>
        <w:rPr>
          <w:color w:val="auto"/>
        </w:rPr>
      </w:pPr>
      <w:r w:rsidRPr="00386127">
        <w:rPr>
          <w:color w:val="auto"/>
        </w:rPr>
        <w:t>Hankins, J.V., Madsen, J.A., Needham, B.D., Brodbelt, J.S., Trent, M.S., 2013. The Outer Membrane of Gram-Negative Bacteria: Lipid A Isolation and Characterization, in: Delcour, A.H. (Ed.), Bacterial Cell Surfaces, Methods in Molecular Biology. Humana Press, pp. 239–258.</w:t>
      </w:r>
    </w:p>
    <w:p w14:paraId="09F9D421" w14:textId="77777777" w:rsidR="00386127" w:rsidRPr="00386127" w:rsidRDefault="00386127" w:rsidP="00386127">
      <w:pPr>
        <w:pStyle w:val="Bibliography"/>
        <w:rPr>
          <w:color w:val="auto"/>
        </w:rPr>
      </w:pPr>
      <w:r w:rsidRPr="00386127">
        <w:rPr>
          <w:color w:val="auto"/>
        </w:rPr>
        <w:t>Harcombe, W.R., Delaney, N.F., Leiby, N., Klitgord, N., Marx, C.J., 2013. The ability of flux balance analysis to predict evolution of central metabolism scales with the initial distance to the optimum. PLoS Comput. Biol. 9, e1003091. doi:10.1371/journal.pcbi.1003091</w:t>
      </w:r>
    </w:p>
    <w:p w14:paraId="504BA245" w14:textId="77777777" w:rsidR="00386127" w:rsidRPr="00386127" w:rsidRDefault="00386127" w:rsidP="00386127">
      <w:pPr>
        <w:pStyle w:val="Bibliography"/>
        <w:rPr>
          <w:color w:val="auto"/>
        </w:rPr>
      </w:pPr>
      <w:r w:rsidRPr="00386127">
        <w:rPr>
          <w:color w:val="auto"/>
        </w:rPr>
        <w:t xml:space="preserve">Hu, P., Janga, S.C., Babu, M., Díaz-Mejía, J.J., Butland, G., Yang, W., Pogoutse, O., Guo, X., Phanse, S., Wong, P., Chandran, S., Christopoulos, C., Nazarians-Armavil, A., Nasseri, N.K., Musso, G., Ali, M., Nazemof, N., Eroukova, V., Golshani, A., Paccanaro, A., Greenblatt, J.F., Moreno-Hagelsieb, G., Emili, A., 2009. Global Functional Atlas of </w:t>
      </w:r>
      <w:r w:rsidRPr="00952BB7">
        <w:rPr>
          <w:i/>
          <w:color w:val="auto"/>
        </w:rPr>
        <w:t>Escherichia coli</w:t>
      </w:r>
      <w:r w:rsidRPr="00386127">
        <w:rPr>
          <w:color w:val="auto"/>
        </w:rPr>
        <w:t xml:space="preserve"> Encompassing Previously Uncharacterized Proteins. PLoS Biol 7, e1000096. doi:10.1371/journal.pbio.1000096</w:t>
      </w:r>
    </w:p>
    <w:p w14:paraId="009D1852" w14:textId="77777777" w:rsidR="00386127" w:rsidRPr="00386127" w:rsidRDefault="00386127" w:rsidP="00386127">
      <w:pPr>
        <w:pStyle w:val="Bibliography"/>
        <w:rPr>
          <w:color w:val="auto"/>
        </w:rPr>
      </w:pPr>
      <w:r w:rsidRPr="00386127">
        <w:rPr>
          <w:color w:val="auto"/>
        </w:rPr>
        <w:t xml:space="preserve">Jeong, H., Barbe, V., Lee, C.H., Vallenet, D., Yu, D.S., Choi, S.-H., Couloux, A., Lee, S.-W., Yoon, S.H., Cattolico, L., Hur, C.-G., Park, H.-S., Ségurens, B., Kim, S.C., Oh, T.K., Lenski, R.E., Studier, F.W., Daegelen, P., Kim, J.F., 2009. Genome Sequences of </w:t>
      </w:r>
      <w:r w:rsidRPr="00952BB7">
        <w:rPr>
          <w:i/>
          <w:color w:val="auto"/>
        </w:rPr>
        <w:t>Escherichia coli</w:t>
      </w:r>
      <w:r w:rsidRPr="00386127">
        <w:rPr>
          <w:color w:val="auto"/>
        </w:rPr>
        <w:t xml:space="preserve"> B strains REL606 and BL21(DE3). J. Mol. Biol. 394, 644–652. doi:10.1016/j.jmb.2009.09.052</w:t>
      </w:r>
    </w:p>
    <w:p w14:paraId="25BAC0CE" w14:textId="77777777" w:rsidR="00386127" w:rsidRPr="00386127" w:rsidRDefault="00386127" w:rsidP="00386127">
      <w:pPr>
        <w:pStyle w:val="Bibliography"/>
        <w:rPr>
          <w:color w:val="auto"/>
        </w:rPr>
      </w:pPr>
      <w:r w:rsidRPr="00386127">
        <w:rPr>
          <w:color w:val="auto"/>
        </w:rPr>
        <w:t xml:space="preserve">Jia, W., Zoeiby, A.E., Petruzziello, T.N., Jayabalasingham, B., Seyedirashti, S., Bishop, R.E., 2004. Lipid Trafficking Controls Endotoxin Acylation in Outer Membranes of </w:t>
      </w:r>
      <w:r w:rsidRPr="00952BB7">
        <w:rPr>
          <w:i/>
          <w:color w:val="auto"/>
        </w:rPr>
        <w:t>Escherichia coli</w:t>
      </w:r>
      <w:r w:rsidRPr="00386127">
        <w:rPr>
          <w:color w:val="auto"/>
        </w:rPr>
        <w:t>. J. Biol. Chem. 279, 44966–44975. doi:10.1074/jbc.M404963200</w:t>
      </w:r>
    </w:p>
    <w:p w14:paraId="08836F77" w14:textId="77777777" w:rsidR="00386127" w:rsidRPr="00386127" w:rsidRDefault="00386127" w:rsidP="00386127">
      <w:pPr>
        <w:pStyle w:val="Bibliography"/>
        <w:rPr>
          <w:color w:val="auto"/>
        </w:rPr>
      </w:pPr>
      <w:r w:rsidRPr="00386127">
        <w:rPr>
          <w:color w:val="auto"/>
        </w:rPr>
        <w:t>Jones, E., Oliphant, T., Peterson, P., 2001. SciPy: Open source scientific tools for Python [WWW Document]. http://www.scipy.org/. URL http://www.scipy.org/Citing_SciPy (accessed 9.9.14).</w:t>
      </w:r>
    </w:p>
    <w:p w14:paraId="3557D1EE" w14:textId="77777777" w:rsidR="00386127" w:rsidRPr="00386127" w:rsidRDefault="00386127" w:rsidP="00386127">
      <w:pPr>
        <w:pStyle w:val="Bibliography"/>
        <w:rPr>
          <w:color w:val="auto"/>
        </w:rPr>
      </w:pPr>
      <w:r w:rsidRPr="00386127">
        <w:rPr>
          <w:color w:val="auto"/>
        </w:rPr>
        <w:t>Karr, J.R., Sanghvi, J.C., Macklin, D.N., Gutschow, M.V., Jacobs, J.M., Bolival Jr., B., Assad-Garcia, N., Glass, J.I., Covert, M.W., 2012. A Whole-Cell Computational Model Predicts Phenotype from Genotype. Cell 150, 389–401. doi:10.1016/j.cell.2012.05.044</w:t>
      </w:r>
    </w:p>
    <w:p w14:paraId="051D614F" w14:textId="77777777" w:rsidR="00386127" w:rsidRPr="00386127" w:rsidRDefault="00386127" w:rsidP="00386127">
      <w:pPr>
        <w:pStyle w:val="Bibliography"/>
        <w:rPr>
          <w:color w:val="auto"/>
        </w:rPr>
      </w:pPr>
      <w:r w:rsidRPr="00386127">
        <w:rPr>
          <w:color w:val="auto"/>
        </w:rPr>
        <w:t>Langmead, B., Salzberg, S.L., 2012. Fast gapped-read alignment with Bowtie 2. Nat. Methods 9, 357–359. doi:10.1038/nmeth.1923</w:t>
      </w:r>
    </w:p>
    <w:p w14:paraId="532AB441" w14:textId="77777777" w:rsidR="00386127" w:rsidRPr="00386127" w:rsidRDefault="00386127" w:rsidP="00386127">
      <w:pPr>
        <w:pStyle w:val="Bibliography"/>
        <w:rPr>
          <w:color w:val="auto"/>
        </w:rPr>
      </w:pPr>
      <w:r w:rsidRPr="00386127">
        <w:rPr>
          <w:color w:val="auto"/>
        </w:rPr>
        <w:t>Lee, D., Smallbone, K., Dunn, W.B., Murabito, E., Winder, C.L., Kell, D.B., Mendes, P., Swainston, N., 2012. Improving metabolic flux predictions using absolute gene expression data. BMC Syst. Biol. 6, 73. doi:10.1186/1752-0509-6-73</w:t>
      </w:r>
    </w:p>
    <w:p w14:paraId="28520BAD" w14:textId="77777777" w:rsidR="00386127" w:rsidRPr="00386127" w:rsidRDefault="00386127" w:rsidP="00386127">
      <w:pPr>
        <w:pStyle w:val="Bibliography"/>
        <w:rPr>
          <w:color w:val="auto"/>
        </w:rPr>
      </w:pPr>
      <w:r w:rsidRPr="00386127">
        <w:rPr>
          <w:color w:val="auto"/>
        </w:rPr>
        <w:t xml:space="preserve">Lenski, R.E., Rose, M.R., Simpson, S.C., Tadler, S.C., 1991. Long-Term Experimental Evolution in </w:t>
      </w:r>
      <w:r w:rsidRPr="00952BB7">
        <w:rPr>
          <w:i/>
          <w:color w:val="auto"/>
        </w:rPr>
        <w:t>Escherichia coli</w:t>
      </w:r>
      <w:r w:rsidRPr="00386127">
        <w:rPr>
          <w:color w:val="auto"/>
        </w:rPr>
        <w:t>. I. Adaptation and Divergence During 2,000 Generations. Am. Nat. 138, 1315–1341.</w:t>
      </w:r>
    </w:p>
    <w:p w14:paraId="6E96B6C6" w14:textId="77777777" w:rsidR="00386127" w:rsidRPr="00386127" w:rsidRDefault="00386127" w:rsidP="00386127">
      <w:pPr>
        <w:pStyle w:val="Bibliography"/>
        <w:rPr>
          <w:color w:val="auto"/>
        </w:rPr>
      </w:pPr>
      <w:r w:rsidRPr="00386127">
        <w:rPr>
          <w:color w:val="auto"/>
        </w:rPr>
        <w:t xml:space="preserve">Lewis, N.E., Cho, B.-K., Knight, E.M., Palsson, B.O., 2009. Gene expression profiling and the use of genome-scale in silico models of </w:t>
      </w:r>
      <w:r w:rsidRPr="00952BB7">
        <w:rPr>
          <w:i/>
          <w:color w:val="auto"/>
        </w:rPr>
        <w:t>Escherichia coli</w:t>
      </w:r>
      <w:r w:rsidRPr="00386127">
        <w:rPr>
          <w:color w:val="auto"/>
        </w:rPr>
        <w:t xml:space="preserve"> for analysis: providing context for content. J. Bacteriol. 191, 3437–3444. doi:10.1128/JB.00034-09</w:t>
      </w:r>
    </w:p>
    <w:p w14:paraId="26EEBC59" w14:textId="77777777" w:rsidR="00386127" w:rsidRPr="00386127" w:rsidRDefault="00386127" w:rsidP="00386127">
      <w:pPr>
        <w:pStyle w:val="Bibliography"/>
        <w:rPr>
          <w:color w:val="auto"/>
        </w:rPr>
      </w:pPr>
      <w:r w:rsidRPr="00386127">
        <w:rPr>
          <w:color w:val="auto"/>
        </w:rPr>
        <w:t xml:space="preserve">Lewis, N.E., Hixson, K.K., Conrad, T.M., Lerman, J.A., Charusanti, P., Polpitiya, A.D., Adkins, J.N., Schramm, G., Purvine, S.O., Lopez-Ferrer, D., Weitz, K.K., Eils, R., König, R., Smith, R.D., Palsson, B.Ø., 2010. Omic data from evolved </w:t>
      </w:r>
      <w:r w:rsidRPr="00952BB7">
        <w:rPr>
          <w:i/>
          <w:color w:val="auto"/>
        </w:rPr>
        <w:t>E. coli</w:t>
      </w:r>
      <w:r w:rsidRPr="00386127">
        <w:rPr>
          <w:color w:val="auto"/>
        </w:rPr>
        <w:t xml:space="preserve"> are consistent with computed optimal growth from genome-scale models. Mol. Syst. Biol. 6, n/a–n/a. doi:10.1038/msb.2010.47</w:t>
      </w:r>
    </w:p>
    <w:p w14:paraId="2FBC63E5" w14:textId="77777777" w:rsidR="00386127" w:rsidRPr="00386127" w:rsidRDefault="00386127" w:rsidP="00386127">
      <w:pPr>
        <w:pStyle w:val="Bibliography"/>
        <w:rPr>
          <w:color w:val="auto"/>
        </w:rPr>
      </w:pPr>
      <w:r w:rsidRPr="00386127">
        <w:rPr>
          <w:color w:val="auto"/>
        </w:rPr>
        <w:t>Lim, H.N., Lee, Y., Hussein, R., 2011a. Fundamental relationship between operon organization and gene expression. Proc. Natl. Acad. Sci. 108, 10626–10631. doi:10.1073/pnas.1105692108</w:t>
      </w:r>
    </w:p>
    <w:p w14:paraId="69511F8E" w14:textId="77777777" w:rsidR="00386127" w:rsidRPr="00386127" w:rsidRDefault="00386127" w:rsidP="00386127">
      <w:pPr>
        <w:pStyle w:val="Bibliography"/>
        <w:rPr>
          <w:color w:val="auto"/>
        </w:rPr>
      </w:pPr>
      <w:r w:rsidRPr="00386127">
        <w:rPr>
          <w:color w:val="auto"/>
        </w:rPr>
        <w:t>Lim, H.N., Lee, Y., Hussein, R., 2011b. Fundamental relationship between operon organization and gene expression. Proc. Natl. Acad. Sci. 108, 10626–10631. doi:10.1073/pnas.1105692108</w:t>
      </w:r>
    </w:p>
    <w:p w14:paraId="683482D8" w14:textId="77777777" w:rsidR="00386127" w:rsidRPr="00386127" w:rsidRDefault="00386127" w:rsidP="00386127">
      <w:pPr>
        <w:pStyle w:val="Bibliography"/>
        <w:rPr>
          <w:color w:val="auto"/>
        </w:rPr>
      </w:pPr>
      <w:r w:rsidRPr="00386127">
        <w:rPr>
          <w:color w:val="auto"/>
        </w:rPr>
        <w:t>Lu, P., Vogel, C., Wang, R., Yao, X., Marcotte, E.M., 2007. Absolute protein expression profiling estimates the relative contributions of transcriptional and translational regulation. Nat. Biotechnol. 25, 117–124. doi:10.1038/nbt1270</w:t>
      </w:r>
    </w:p>
    <w:p w14:paraId="418C86C3" w14:textId="77777777" w:rsidR="00386127" w:rsidRPr="00386127" w:rsidRDefault="00386127" w:rsidP="00386127">
      <w:pPr>
        <w:pStyle w:val="Bibliography"/>
        <w:rPr>
          <w:color w:val="auto"/>
        </w:rPr>
      </w:pPr>
      <w:r w:rsidRPr="00386127">
        <w:rPr>
          <w:color w:val="auto"/>
        </w:rPr>
        <w:t xml:space="preserve">Magnusson, L.U., Farewell, A., Nyström, T., 2005. </w:t>
      </w:r>
      <w:r w:rsidRPr="00952BB7">
        <w:rPr>
          <w:i/>
          <w:color w:val="auto"/>
        </w:rPr>
        <w:t>ppGpp</w:t>
      </w:r>
      <w:r w:rsidRPr="00386127">
        <w:rPr>
          <w:color w:val="auto"/>
        </w:rPr>
        <w:t xml:space="preserve">: a global regulator in </w:t>
      </w:r>
      <w:r w:rsidRPr="00952BB7">
        <w:rPr>
          <w:i/>
          <w:color w:val="auto"/>
        </w:rPr>
        <w:t>Escherichia coli</w:t>
      </w:r>
      <w:r w:rsidRPr="00386127">
        <w:rPr>
          <w:color w:val="auto"/>
        </w:rPr>
        <w:t>. Trends Microbiol. 13, 236–242. doi:10.1016/j.tim.2005.03.008</w:t>
      </w:r>
    </w:p>
    <w:p w14:paraId="471ACF11" w14:textId="77777777" w:rsidR="00386127" w:rsidRPr="00386127" w:rsidRDefault="00386127" w:rsidP="00386127">
      <w:pPr>
        <w:pStyle w:val="Bibliography"/>
        <w:rPr>
          <w:color w:val="auto"/>
        </w:rPr>
      </w:pPr>
      <w:r w:rsidRPr="00386127">
        <w:rPr>
          <w:color w:val="auto"/>
        </w:rPr>
        <w:t xml:space="preserve">Mahadevan, R., Edwards, J.S., Doyle III, F.J., 2002. Dynamic Flux Balance Analysis of Diauxic Growth in </w:t>
      </w:r>
      <w:r w:rsidRPr="00952BB7">
        <w:rPr>
          <w:i/>
          <w:color w:val="auto"/>
        </w:rPr>
        <w:t>Escherichia coli</w:t>
      </w:r>
      <w:r w:rsidRPr="00386127">
        <w:rPr>
          <w:color w:val="auto"/>
        </w:rPr>
        <w:t>. Biophys. J. 83, 1331–1340. doi:10.1016/S0006-3495(02)73903-9</w:t>
      </w:r>
    </w:p>
    <w:p w14:paraId="6A868C0D" w14:textId="77777777" w:rsidR="00386127" w:rsidRPr="00386127" w:rsidRDefault="00386127" w:rsidP="00386127">
      <w:pPr>
        <w:pStyle w:val="Bibliography"/>
        <w:rPr>
          <w:color w:val="auto"/>
        </w:rPr>
      </w:pPr>
      <w:r w:rsidRPr="00386127">
        <w:rPr>
          <w:color w:val="auto"/>
        </w:rPr>
        <w:t xml:space="preserve">Mattheakis, L.C., Nomura, M., 1988. Feedback regulation of the spc operon in </w:t>
      </w:r>
      <w:r w:rsidRPr="00952BB7">
        <w:rPr>
          <w:i/>
          <w:color w:val="auto"/>
        </w:rPr>
        <w:t>Escherichia coli</w:t>
      </w:r>
      <w:r w:rsidRPr="00386127">
        <w:rPr>
          <w:color w:val="auto"/>
        </w:rPr>
        <w:t>: translational coupling and mRNA processing. J. Bacteriol. 170, 4484–4492.</w:t>
      </w:r>
    </w:p>
    <w:p w14:paraId="46B7B680" w14:textId="77777777" w:rsidR="00386127" w:rsidRPr="00386127" w:rsidRDefault="00386127" w:rsidP="00386127">
      <w:pPr>
        <w:pStyle w:val="Bibliography"/>
        <w:rPr>
          <w:color w:val="auto"/>
        </w:rPr>
      </w:pPr>
      <w:r w:rsidRPr="00386127">
        <w:rPr>
          <w:color w:val="auto"/>
        </w:rPr>
        <w:t>Morita, R.Y., 1990. The starvation-survival state of microorganisms in nature and its relationship to the bioavailable energy. Experientia 46, 813–817. doi:10.1007/BF01935530</w:t>
      </w:r>
    </w:p>
    <w:p w14:paraId="10E115EF" w14:textId="77777777" w:rsidR="00386127" w:rsidRPr="00386127" w:rsidRDefault="00386127" w:rsidP="00386127">
      <w:pPr>
        <w:pStyle w:val="Bibliography"/>
        <w:rPr>
          <w:color w:val="auto"/>
        </w:rPr>
      </w:pPr>
      <w:r w:rsidRPr="00386127">
        <w:rPr>
          <w:color w:val="auto"/>
        </w:rPr>
        <w:t xml:space="preserve">Nath, K., Koch, A.L., 1970. Protein degradation in </w:t>
      </w:r>
      <w:r w:rsidRPr="00952BB7">
        <w:rPr>
          <w:i/>
          <w:color w:val="auto"/>
        </w:rPr>
        <w:t>Escherichia coli</w:t>
      </w:r>
      <w:r w:rsidRPr="00386127">
        <w:rPr>
          <w:color w:val="auto"/>
        </w:rPr>
        <w:t>. I. Measurement of rapidly and slowly decaying components. J. Biol. Chem. 245, 2889–2900.</w:t>
      </w:r>
    </w:p>
    <w:p w14:paraId="2613259A" w14:textId="77777777" w:rsidR="00386127" w:rsidRPr="00386127" w:rsidRDefault="00386127" w:rsidP="00386127">
      <w:pPr>
        <w:pStyle w:val="Bibliography"/>
        <w:rPr>
          <w:color w:val="auto"/>
        </w:rPr>
      </w:pPr>
      <w:r w:rsidRPr="00386127">
        <w:rPr>
          <w:color w:val="auto"/>
        </w:rPr>
        <w:t xml:space="preserve">Nath, K., Koch, A.L., 1971. Protein degradation in </w:t>
      </w:r>
      <w:r w:rsidRPr="00952BB7">
        <w:rPr>
          <w:i/>
          <w:color w:val="auto"/>
        </w:rPr>
        <w:t>Escherichia coli</w:t>
      </w:r>
      <w:r w:rsidRPr="00386127">
        <w:rPr>
          <w:color w:val="auto"/>
        </w:rPr>
        <w:t>. II. Strain differences in the degradation of protein and nucleic acid resulting from starvation. J. Biol. Chem. 246, 6956–6967.</w:t>
      </w:r>
    </w:p>
    <w:p w14:paraId="47964C21" w14:textId="77777777" w:rsidR="00386127" w:rsidRPr="00386127" w:rsidRDefault="00386127" w:rsidP="00386127">
      <w:pPr>
        <w:pStyle w:val="Bibliography"/>
        <w:rPr>
          <w:color w:val="auto"/>
        </w:rPr>
      </w:pPr>
      <w:r w:rsidRPr="00386127">
        <w:rPr>
          <w:color w:val="auto"/>
        </w:rPr>
        <w:t>Needham, B.D., Trent, M.S., 2013. Fortifying the barrier: the impact of lipid A remodelling on bacterial pathogenesis. Nat. Rev. Microbiol. 11, 467–481. doi:10.1038/nrmicro3047</w:t>
      </w:r>
    </w:p>
    <w:p w14:paraId="6BF356E4" w14:textId="77777777" w:rsidR="00386127" w:rsidRPr="00386127" w:rsidRDefault="00386127" w:rsidP="00386127">
      <w:pPr>
        <w:pStyle w:val="Bibliography"/>
        <w:rPr>
          <w:color w:val="auto"/>
        </w:rPr>
      </w:pPr>
      <w:r w:rsidRPr="00386127">
        <w:rPr>
          <w:color w:val="auto"/>
        </w:rPr>
        <w:t xml:space="preserve">Neidhardt, F.C., Curtiss, R., 1996. </w:t>
      </w:r>
      <w:r w:rsidRPr="00952BB7">
        <w:rPr>
          <w:i/>
          <w:color w:val="auto"/>
        </w:rPr>
        <w:t>Escherichia Coli</w:t>
      </w:r>
      <w:r w:rsidRPr="00386127">
        <w:rPr>
          <w:color w:val="auto"/>
        </w:rPr>
        <w:t xml:space="preserve"> and </w:t>
      </w:r>
      <w:r w:rsidRPr="00952BB7">
        <w:rPr>
          <w:i/>
          <w:color w:val="auto"/>
        </w:rPr>
        <w:t>Salmonella</w:t>
      </w:r>
      <w:r w:rsidRPr="00386127">
        <w:rPr>
          <w:color w:val="auto"/>
        </w:rPr>
        <w:t>: Cellular and Molecular Biology. ASM Press.</w:t>
      </w:r>
    </w:p>
    <w:p w14:paraId="71595EEA" w14:textId="77777777" w:rsidR="00386127" w:rsidRPr="00386127" w:rsidRDefault="00386127" w:rsidP="00386127">
      <w:pPr>
        <w:pStyle w:val="Bibliography"/>
        <w:rPr>
          <w:color w:val="auto"/>
        </w:rPr>
      </w:pPr>
      <w:r w:rsidRPr="00386127">
        <w:rPr>
          <w:color w:val="auto"/>
        </w:rPr>
        <w:t>O’Brien, E.J., Lerman, J.A., Chang, R.L., Hyduke, D.R., Palsson, B.Ø., 2013. Genome-scale models of metabolism and gene expression extend and refine growth phenotype prediction. Mol. Syst. Biol. 9, n/a–n/a. doi:10.1038/msb.2013.52</w:t>
      </w:r>
    </w:p>
    <w:p w14:paraId="0C9B1B0A" w14:textId="77777777" w:rsidR="00386127" w:rsidRPr="00386127" w:rsidRDefault="00386127" w:rsidP="00386127">
      <w:pPr>
        <w:pStyle w:val="Bibliography"/>
        <w:rPr>
          <w:color w:val="auto"/>
        </w:rPr>
      </w:pPr>
      <w:r w:rsidRPr="00386127">
        <w:rPr>
          <w:color w:val="auto"/>
        </w:rPr>
        <w:t>Pedersen, Magnus Erik Hvass, n.d. Good parameters for differential evolution.</w:t>
      </w:r>
    </w:p>
    <w:p w14:paraId="356914FE" w14:textId="77777777" w:rsidR="00386127" w:rsidRPr="00386127" w:rsidRDefault="00386127" w:rsidP="00386127">
      <w:pPr>
        <w:pStyle w:val="Bibliography"/>
        <w:rPr>
          <w:color w:val="auto"/>
        </w:rPr>
      </w:pPr>
      <w:r w:rsidRPr="00386127">
        <w:rPr>
          <w:color w:val="auto"/>
        </w:rPr>
        <w:t>Price, K., Storn, R.M., Lampinen, J.A., 2005. Differential Evolution: A Practical Approach to Global Optimization (Natural Computing Series). Springer-Verlag New York, Inc., Secaucus, NJ, USA.</w:t>
      </w:r>
    </w:p>
    <w:p w14:paraId="1B571D42" w14:textId="77777777" w:rsidR="00386127" w:rsidRPr="00386127" w:rsidRDefault="00386127" w:rsidP="00386127">
      <w:pPr>
        <w:pStyle w:val="Bibliography"/>
        <w:rPr>
          <w:color w:val="auto"/>
        </w:rPr>
      </w:pPr>
      <w:r w:rsidRPr="00386127">
        <w:rPr>
          <w:color w:val="auto"/>
        </w:rPr>
        <w:t xml:space="preserve">Raghavan, R., Groisman, E.A., Ochman, H., 2011. Genome-wide detection of novel regulatory RNAs in </w:t>
      </w:r>
      <w:r w:rsidRPr="00952BB7">
        <w:rPr>
          <w:i/>
          <w:color w:val="auto"/>
        </w:rPr>
        <w:t>E. coli</w:t>
      </w:r>
      <w:r w:rsidRPr="00386127">
        <w:rPr>
          <w:color w:val="auto"/>
        </w:rPr>
        <w:t>. Genome Res. 21, 1487–1497. doi:10.1101/gr.119370.110</w:t>
      </w:r>
    </w:p>
    <w:p w14:paraId="780A1D4D" w14:textId="77777777" w:rsidR="00386127" w:rsidRPr="00386127" w:rsidRDefault="00386127" w:rsidP="00386127">
      <w:pPr>
        <w:pStyle w:val="Bibliography"/>
        <w:rPr>
          <w:color w:val="auto"/>
        </w:rPr>
      </w:pPr>
      <w:r w:rsidRPr="00386127">
        <w:rPr>
          <w:color w:val="auto"/>
        </w:rPr>
        <w:t>Risso, D., Schwartz, K., Sherlock, G., Dudoit, S., 2011. GC-content normalization for RNA-Seq data. BMC Bioinformatics 12, 480. doi:10.1186/1471-2105-12-480</w:t>
      </w:r>
    </w:p>
    <w:p w14:paraId="3713193F" w14:textId="77777777" w:rsidR="00386127" w:rsidRPr="00386127" w:rsidRDefault="00386127" w:rsidP="00386127">
      <w:pPr>
        <w:pStyle w:val="Bibliography"/>
        <w:rPr>
          <w:color w:val="auto"/>
        </w:rPr>
      </w:pPr>
      <w:r w:rsidRPr="00386127">
        <w:rPr>
          <w:color w:val="auto"/>
        </w:rPr>
        <w:t xml:space="preserve">Soares, N.C., Spät, P., Krug, K., Macek, B., 2013. Global Dynamics of the </w:t>
      </w:r>
      <w:r w:rsidRPr="00952BB7">
        <w:rPr>
          <w:i/>
          <w:color w:val="auto"/>
        </w:rPr>
        <w:t>Escherichia coli</w:t>
      </w:r>
      <w:r w:rsidRPr="00386127">
        <w:rPr>
          <w:color w:val="auto"/>
        </w:rPr>
        <w:t xml:space="preserve"> Proteome and Phosphoproteome During Growth in Minimal Medium. J. Proteome Res. 12, 2611–2621. doi:10.1021/pr3011843</w:t>
      </w:r>
    </w:p>
    <w:p w14:paraId="72BC4C8B" w14:textId="77777777" w:rsidR="00386127" w:rsidRPr="00386127" w:rsidRDefault="00386127" w:rsidP="00386127">
      <w:pPr>
        <w:pStyle w:val="Bibliography"/>
        <w:rPr>
          <w:color w:val="auto"/>
        </w:rPr>
      </w:pPr>
      <w:r w:rsidRPr="00386127">
        <w:rPr>
          <w:color w:val="auto"/>
        </w:rPr>
        <w:t>Stead, M.B., Agrawal, A., Bowden, K.E., Nasir, R., Mohanty, B.K., Meagher, R.B., Kushner, S.R., 2012. RNAsnap</w:t>
      </w:r>
      <w:r w:rsidRPr="00386127">
        <w:rPr>
          <w:color w:val="auto"/>
          <w:vertAlign w:val="superscript"/>
        </w:rPr>
        <w:t>TM</w:t>
      </w:r>
      <w:r w:rsidRPr="00386127">
        <w:rPr>
          <w:color w:val="auto"/>
        </w:rPr>
        <w:t>: a rapid, quantitative and inexpensive, method for isolating total RNA from bacteria. Nucleic Acids Res. 40, e156. doi:10.1093/nar/gks680</w:t>
      </w:r>
    </w:p>
    <w:p w14:paraId="3CD1555A" w14:textId="77777777" w:rsidR="00386127" w:rsidRPr="00386127" w:rsidRDefault="00386127" w:rsidP="00386127">
      <w:pPr>
        <w:pStyle w:val="Bibliography"/>
        <w:rPr>
          <w:color w:val="auto"/>
        </w:rPr>
      </w:pPr>
      <w:r w:rsidRPr="00386127">
        <w:rPr>
          <w:color w:val="auto"/>
        </w:rPr>
        <w:t xml:space="preserve">Taniguchi, Y., Choi, P.J., Li, G.-W., Chen, H., Babu, M., Hearn, J., Emili, A., Xie, X.S., 2010. Quantifying </w:t>
      </w:r>
      <w:r w:rsidRPr="00952BB7">
        <w:rPr>
          <w:i/>
          <w:color w:val="auto"/>
        </w:rPr>
        <w:t>E. coli</w:t>
      </w:r>
      <w:r w:rsidRPr="00386127">
        <w:rPr>
          <w:color w:val="auto"/>
        </w:rPr>
        <w:t xml:space="preserve"> Proteome and Transcriptome with Single-Molecule Sensitivity in Single Cells. Science 329, 533–538. doi:10.1126/science.1188308</w:t>
      </w:r>
    </w:p>
    <w:p w14:paraId="45C4240E" w14:textId="77777777" w:rsidR="00386127" w:rsidRPr="00386127" w:rsidRDefault="00386127" w:rsidP="00386127">
      <w:pPr>
        <w:pStyle w:val="Bibliography"/>
        <w:rPr>
          <w:color w:val="auto"/>
        </w:rPr>
      </w:pPr>
      <w:r w:rsidRPr="00386127">
        <w:rPr>
          <w:color w:val="auto"/>
        </w:rPr>
        <w:t>Van Berlo, R.J.P., de Ridder, D., Daran, J.-M., Daran-Lapujade, P.A., Teusink, B., Reinders, M.J.T., 2011. Predicting Metabolic Fluxes Using Gene Expression Differences As Constraints. IEEE/ACM Trans. Comput. Biol. Bioinform. 8, 206–216. doi:10.1109/TCBB.2009.55</w:t>
      </w:r>
    </w:p>
    <w:p w14:paraId="10A7F612" w14:textId="77777777" w:rsidR="00386127" w:rsidRPr="00386127" w:rsidRDefault="00386127" w:rsidP="00386127">
      <w:pPr>
        <w:pStyle w:val="Bibliography"/>
        <w:rPr>
          <w:color w:val="auto"/>
        </w:rPr>
      </w:pPr>
      <w:r w:rsidRPr="00386127">
        <w:rPr>
          <w:color w:val="auto"/>
        </w:rPr>
        <w:t>Vogel, C., de Sousa Abreu, R., Ko, D., Le, S.-Y., Shapiro, B.A., Burns, S.C., Sandhu, D., Boutz, D.R., Marcotte, E.M., Penalva, L.O., 2010. Sequence signatures and mRNA concentration can explain two-thirds of protein abundance variation in a human cell line. Mol. Syst. Biol. 6, n/a–n/a. doi:10.1038/msb.2010.59</w:t>
      </w:r>
    </w:p>
    <w:p w14:paraId="1697C0DF" w14:textId="77777777" w:rsidR="00386127" w:rsidRPr="00386127" w:rsidRDefault="00386127" w:rsidP="00386127">
      <w:pPr>
        <w:pStyle w:val="Bibliography"/>
        <w:rPr>
          <w:color w:val="auto"/>
        </w:rPr>
      </w:pPr>
      <w:r w:rsidRPr="00386127">
        <w:rPr>
          <w:color w:val="auto"/>
        </w:rPr>
        <w:t>Vogel, C., Marcotte, E.M., 2008. Calculating absolute and relative protein abundance from mass spectrometry-based protein expression data. Nat. Protoc. 3, 1444–1451. doi:10.1038/nprot.2008.132</w:t>
      </w:r>
    </w:p>
    <w:p w14:paraId="56CEE48E" w14:textId="77777777" w:rsidR="00386127" w:rsidRPr="00386127" w:rsidRDefault="00386127" w:rsidP="00386127">
      <w:pPr>
        <w:pStyle w:val="Bibliography"/>
        <w:rPr>
          <w:color w:val="auto"/>
        </w:rPr>
      </w:pPr>
      <w:r w:rsidRPr="00386127">
        <w:rPr>
          <w:color w:val="auto"/>
        </w:rPr>
        <w:t>Vogel, C., Marcotte, E.M., 2012. Insights into the regulation of protein abundance from proteomic and transcriptomic analyses. Nat. Rev. Genet. 13, 227–232. doi:10.1038/nrg3185</w:t>
      </w:r>
    </w:p>
    <w:p w14:paraId="5A23089B" w14:textId="77777777" w:rsidR="00386127" w:rsidRPr="00386127" w:rsidRDefault="00386127" w:rsidP="00386127">
      <w:pPr>
        <w:pStyle w:val="Bibliography"/>
        <w:rPr>
          <w:color w:val="auto"/>
        </w:rPr>
      </w:pPr>
      <w:r w:rsidRPr="00386127">
        <w:rPr>
          <w:color w:val="auto"/>
        </w:rPr>
        <w:t>Walt, S. van der, Colbert, S.C., Varoquaux, G., 2011. The NumPy Array: A Structure for Efficient Numerical Computation. Comput. Sci. Eng. 13, 22–30. doi:10.1109/MCSE.2011.37</w:t>
      </w:r>
    </w:p>
    <w:p w14:paraId="0D0E072A" w14:textId="77777777" w:rsidR="00386127" w:rsidRPr="00386127" w:rsidRDefault="00386127" w:rsidP="00386127">
      <w:pPr>
        <w:pStyle w:val="Bibliography"/>
        <w:rPr>
          <w:color w:val="auto"/>
        </w:rPr>
      </w:pPr>
      <w:r w:rsidRPr="00386127">
        <w:rPr>
          <w:color w:val="auto"/>
        </w:rPr>
        <w:t>Wang, Z., Gerstein, M., Snyder, M., 2009. RNA-Seq: a revolutionary tool for transcriptomics. Nat. Rev. Genet. 10, 57–63. doi:10.1038/nrg2484</w:t>
      </w:r>
    </w:p>
    <w:p w14:paraId="6E359C77" w14:textId="77777777" w:rsidR="00386127" w:rsidRPr="00386127" w:rsidRDefault="00386127" w:rsidP="00386127">
      <w:pPr>
        <w:pStyle w:val="Bibliography"/>
        <w:rPr>
          <w:color w:val="auto"/>
        </w:rPr>
      </w:pPr>
      <w:r w:rsidRPr="00386127">
        <w:rPr>
          <w:color w:val="auto"/>
        </w:rPr>
        <w:t xml:space="preserve">Washburn, M.P., Koller, A., Oshiro, G., Ulaszek, R.R., Plouffe, D., Deciu, C., Winzeler, E., Yates, J.R., 2003. Protein pathway and complex clustering of correlated mRNA and protein expression analyses in </w:t>
      </w:r>
      <w:r w:rsidRPr="00952BB7">
        <w:rPr>
          <w:i/>
          <w:color w:val="auto"/>
        </w:rPr>
        <w:t>Saccharomyces cerevisiae</w:t>
      </w:r>
      <w:r w:rsidRPr="00386127">
        <w:rPr>
          <w:color w:val="auto"/>
        </w:rPr>
        <w:t>. Proc. Natl. Acad. Sci. 100, 3107–3112. doi:10.1073/pnas.0634629100</w:t>
      </w:r>
    </w:p>
    <w:p w14:paraId="19C062A4" w14:textId="77777777" w:rsidR="00386127" w:rsidRPr="00386127" w:rsidRDefault="00386127" w:rsidP="00386127">
      <w:pPr>
        <w:pStyle w:val="Bibliography"/>
        <w:rPr>
          <w:color w:val="auto"/>
        </w:rPr>
      </w:pPr>
      <w:r w:rsidRPr="00386127">
        <w:rPr>
          <w:color w:val="auto"/>
        </w:rPr>
        <w:t xml:space="preserve">Wek, R.C., Sameshima, J.H., Hatfield, G.W., 1987. Rho-dependent transcriptional polarity in the </w:t>
      </w:r>
      <w:r w:rsidRPr="00952BB7">
        <w:rPr>
          <w:i/>
          <w:color w:val="auto"/>
        </w:rPr>
        <w:t>ilvGMEDA</w:t>
      </w:r>
      <w:r w:rsidRPr="00386127">
        <w:rPr>
          <w:color w:val="auto"/>
        </w:rPr>
        <w:t xml:space="preserve"> operon of wild-type </w:t>
      </w:r>
      <w:r w:rsidRPr="00952BB7">
        <w:rPr>
          <w:i/>
          <w:color w:val="auto"/>
        </w:rPr>
        <w:t>Escherichia coli</w:t>
      </w:r>
      <w:r w:rsidRPr="00386127">
        <w:rPr>
          <w:color w:val="auto"/>
        </w:rPr>
        <w:t xml:space="preserve"> K12. J. Biol. Chem. 262, 15256–15261.</w:t>
      </w:r>
    </w:p>
    <w:p w14:paraId="0494E627" w14:textId="77777777" w:rsidR="00386127" w:rsidRPr="00386127" w:rsidRDefault="00386127" w:rsidP="00386127">
      <w:pPr>
        <w:pStyle w:val="Bibliography"/>
        <w:rPr>
          <w:color w:val="auto"/>
        </w:rPr>
      </w:pPr>
      <w:r w:rsidRPr="00386127">
        <w:rPr>
          <w:color w:val="auto"/>
        </w:rPr>
        <w:t xml:space="preserve">Wiśniewski, J.R., Rakus, D., n.d. Quantitative analysis of the </w:t>
      </w:r>
      <w:r w:rsidRPr="00952BB7">
        <w:rPr>
          <w:i/>
          <w:color w:val="auto"/>
        </w:rPr>
        <w:t>Escherichia coli</w:t>
      </w:r>
      <w:r w:rsidRPr="00386127">
        <w:rPr>
          <w:color w:val="auto"/>
        </w:rPr>
        <w:t xml:space="preserve"> proteome. Data Brief. doi:10.1016/j.dib.2014.08.004</w:t>
      </w:r>
    </w:p>
    <w:p w14:paraId="5F4E1EF6" w14:textId="77777777" w:rsidR="00386127" w:rsidRPr="00386127" w:rsidRDefault="00386127" w:rsidP="00386127">
      <w:pPr>
        <w:pStyle w:val="Bibliography"/>
        <w:rPr>
          <w:color w:val="auto"/>
        </w:rPr>
      </w:pPr>
      <w:r w:rsidRPr="00386127">
        <w:rPr>
          <w:color w:val="auto"/>
        </w:rPr>
        <w:t>Yamada, M., Saier Jr, M.H., 1988. Positive and negative regulators for glucitol (</w:t>
      </w:r>
      <w:r w:rsidRPr="00952BB7">
        <w:rPr>
          <w:i/>
          <w:color w:val="auto"/>
        </w:rPr>
        <w:t>gut</w:t>
      </w:r>
      <w:r w:rsidRPr="00386127">
        <w:rPr>
          <w:color w:val="auto"/>
        </w:rPr>
        <w:t xml:space="preserve">) operon expression in </w:t>
      </w:r>
      <w:r w:rsidRPr="00952BB7">
        <w:rPr>
          <w:i/>
          <w:color w:val="auto"/>
        </w:rPr>
        <w:t>Escherichia coli</w:t>
      </w:r>
      <w:r w:rsidRPr="00386127">
        <w:rPr>
          <w:color w:val="auto"/>
        </w:rPr>
        <w:t>. J. Mol. Biol. 203, 569–583. doi:10.1016/0022-2836(88)90193-3</w:t>
      </w:r>
    </w:p>
    <w:p w14:paraId="5306B76E" w14:textId="77777777" w:rsidR="00386127" w:rsidRPr="00386127" w:rsidRDefault="00386127" w:rsidP="00386127">
      <w:pPr>
        <w:pStyle w:val="Bibliography"/>
        <w:rPr>
          <w:color w:val="auto"/>
        </w:rPr>
      </w:pPr>
      <w:r w:rsidRPr="00386127">
        <w:rPr>
          <w:color w:val="auto"/>
        </w:rPr>
        <w:t xml:space="preserve">Yoon, S.H., Han, M.-J., Jeong, H., Lee, C.H., Xia, X.-X., Lee, D.-H., Shim, J.H., Lee, S.Y., Oh, T.K., Kim, J.F., 2012. Comparative multi-omics systems analysis of </w:t>
      </w:r>
      <w:r w:rsidRPr="00952BB7">
        <w:rPr>
          <w:i/>
          <w:color w:val="auto"/>
        </w:rPr>
        <w:t>Escherichia coli</w:t>
      </w:r>
      <w:r w:rsidRPr="00386127">
        <w:rPr>
          <w:color w:val="auto"/>
        </w:rPr>
        <w:t xml:space="preserve"> strains B and K-12. Genome Biol. 13, R37. doi:10.1186/gb-2012-13-5-r37</w:t>
      </w:r>
    </w:p>
    <w:p w14:paraId="43B7DEA9" w14:textId="77777777" w:rsidR="00386127" w:rsidRPr="00386127" w:rsidRDefault="00386127" w:rsidP="00386127">
      <w:pPr>
        <w:pStyle w:val="Bibliography"/>
        <w:rPr>
          <w:color w:val="auto"/>
        </w:rPr>
      </w:pPr>
      <w:r w:rsidRPr="00386127">
        <w:rPr>
          <w:color w:val="auto"/>
        </w:rPr>
        <w:t>Zamboni, N., Fendt, S.-M., Rühl, M., Sauer, U., 2009. (13)C-based metabolic flux analysis. Nat. Protoc. 4, 878–892. doi:10.1038/nprot.2009.58</w:t>
      </w:r>
    </w:p>
    <w:p w14:paraId="7FE5E237" w14:textId="77777777" w:rsidR="00386127" w:rsidRPr="00386127" w:rsidRDefault="00386127" w:rsidP="00386127">
      <w:pPr>
        <w:pStyle w:val="Bibliography"/>
        <w:rPr>
          <w:color w:val="auto"/>
        </w:rPr>
      </w:pPr>
      <w:r w:rsidRPr="00386127">
        <w:rPr>
          <w:color w:val="auto"/>
        </w:rPr>
        <w:t>Zamboni, N., Fischer, E., Sauer, U., 2005. FiatFlux--a software for metabolic flux analysis from 13C-glucose experiments. BMC Bioinformatics 6, 209. doi:10.1186/1471-2105-6-209</w:t>
      </w:r>
    </w:p>
    <w:p w14:paraId="31245C9B" w14:textId="77777777" w:rsidR="00386127" w:rsidRPr="00386127" w:rsidRDefault="00386127" w:rsidP="00386127">
      <w:pPr>
        <w:pStyle w:val="Bibliography"/>
        <w:rPr>
          <w:color w:val="auto"/>
        </w:rPr>
      </w:pPr>
      <w:r w:rsidRPr="00386127">
        <w:rPr>
          <w:color w:val="auto"/>
        </w:rPr>
        <w:t xml:space="preserve">Zambrano, M.M., Siegele, D.A., Almirón, M., Tormo, A., Kolter, R., 1993. Microbial competition: </w:t>
      </w:r>
      <w:r w:rsidRPr="00952BB7">
        <w:rPr>
          <w:i/>
          <w:color w:val="auto"/>
        </w:rPr>
        <w:t>Escherichia coli</w:t>
      </w:r>
      <w:r w:rsidRPr="00386127">
        <w:rPr>
          <w:color w:val="auto"/>
        </w:rPr>
        <w:t xml:space="preserve"> mutants that take over stationary phase cultures. Science 259, 1757–1760.</w:t>
      </w:r>
    </w:p>
    <w:p w14:paraId="644DCBED" w14:textId="1E335A86" w:rsidR="005A50CF" w:rsidRDefault="0005168B"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788F9C1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179542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5426FF67"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7720E6A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443CDB59"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DB7C0F8"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3D72C9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7AB0FF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EA4AF3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8631A6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03B7D9A5" w14:textId="24011289"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3F253647" w14:textId="5830DE7F"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11A0297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4864AF99" w14:textId="079CE22B"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59B15ED7" w14:textId="2D8FBB39"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04904B4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6B3E5832"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E2DBA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601237A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5ED669F" w14:textId="289D337C"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6F86A5A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1B8D9A83"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226D58E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7F84A1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76EBB37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51CA773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5F4B648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6A5D2F3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3E9417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7680A4E7"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404320B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6A4BBF0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166B2361"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4B50290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5D43D5A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0E6934A7"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515A63C" w14:textId="31CCE7CD"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5A97352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5DEB54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7BDCCFF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122FDB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FD9B9F5"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2738FCE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504C153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1D7E31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2307F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989627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66941EE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B72D81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048D809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EBFDBA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615A3B81"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5DA9B9A6" w14:textId="1CE56F74"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534403D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73538C6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673ECBB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F1B475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48CA68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438C125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6FA7EDB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8567C9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48F665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2FAF24FB" w14:textId="4C94E26B"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roofErr w:type="spellEnd"/>
          </w:p>
        </w:tc>
        <w:tc>
          <w:tcPr>
            <w:tcW w:w="1440" w:type="dxa"/>
            <w:noWrap/>
          </w:tcPr>
          <w:p w14:paraId="6D2A8C85"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145DB445" w14:textId="14DF29C0"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69D9688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32DCDFC2" w14:textId="77777777" w:rsidR="009A7364" w:rsidRPr="002C1CF2" w:rsidRDefault="009A7364" w:rsidP="002C1CF2"/>
    <w:p w14:paraId="5E80EC18" w14:textId="77777777" w:rsidR="009C2E68" w:rsidRDefault="008B0D42" w:rsidP="005A50CF">
      <w:pPr>
        <w:pStyle w:val="Heading1"/>
      </w:pPr>
      <w:r>
        <w:t>Figure</w:t>
      </w:r>
      <w:r w:rsidR="005A50CF">
        <w:t xml:space="preserve"> Captions</w:t>
      </w:r>
    </w:p>
    <w:p w14:paraId="12EE2DA9" w14:textId="77777777" w:rsidR="005A50CF" w:rsidRDefault="005A50CF"/>
    <w:p w14:paraId="2BAD162B" w14:textId="77777777"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14:paraId="2A383C33" w14:textId="2B64E00E"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w:t>
      </w:r>
      <w:proofErr w:type="spellStart"/>
      <w:r w:rsidR="001071EB">
        <w:t>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Figure 1-supplemental file 1. </w:t>
      </w:r>
    </w:p>
    <w:p w14:paraId="4A6A3C6E" w14:textId="77777777" w:rsidR="006B07AF" w:rsidRDefault="006B07AF" w:rsidP="006B07AF">
      <w:pPr>
        <w:pStyle w:val="NoSpacing"/>
      </w:pPr>
    </w:p>
    <w:p w14:paraId="689D21DF" w14:textId="5B02282C"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p>
    <w:p w14:paraId="2261D9B9" w14:textId="47086367"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 xml:space="preserve">RNA and protein levels, both relative and absolute, used to generate the above figure are provided in Figure 2-supplemenal file 1. </w:t>
      </w:r>
    </w:p>
    <w:p w14:paraId="1EEA5CF6" w14:textId="77777777" w:rsidR="006B07AF" w:rsidDel="00AE566A" w:rsidRDefault="006B07AF" w:rsidP="006B07AF">
      <w:pPr>
        <w:pStyle w:val="NoSpacing"/>
      </w:pPr>
    </w:p>
    <w:p w14:paraId="1FFCF92C" w14:textId="47974AF0"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14:paraId="46EFE27A" w14:textId="56F00827"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14:paraId="7BD045D2" w14:textId="77777777" w:rsidR="006B07AF" w:rsidRDefault="006B07AF" w:rsidP="006B07AF"/>
    <w:p w14:paraId="001391E3" w14:textId="2B00699A"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14:paraId="09D06A0A" w14:textId="6A966341"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21"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21"/>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RNA and protein) are provided in Figure 4-supplemental file 1. As a complementary approach we took the ave</w:t>
      </w:r>
      <w:r>
        <w:t>r</w:t>
      </w:r>
      <w:r>
        <w:t xml:space="preserve">age of all proteins in a </w:t>
      </w:r>
      <w:r w:rsidR="007A6277">
        <w:t>given</w:t>
      </w:r>
      <w:r>
        <w:t xml:space="preserve"> pathway. (E, F) </w:t>
      </w:r>
      <w:r w:rsidR="007A2F06">
        <w:t xml:space="preserve">The average </w:t>
      </w:r>
      <w:r>
        <w:t>protein</w:t>
      </w:r>
      <w:r w:rsidR="007A2F06">
        <w:t xml:space="preserve"> level</w:t>
      </w:r>
      <w:r>
        <w:t>s in the KEGG pat</w:t>
      </w:r>
      <w:r>
        <w:t>h</w:t>
      </w:r>
      <w:r>
        <w:t>way</w:t>
      </w:r>
      <w:r w:rsidR="007A2F06">
        <w:t>, for KEGG pathways</w:t>
      </w:r>
      <w:r>
        <w:t xml:space="preserve"> that</w:t>
      </w:r>
      <w:r w:rsidR="0079361C">
        <w:t xml:space="preserve"> </w:t>
      </w:r>
      <w:r>
        <w:t>chang</w:t>
      </w:r>
      <w:r w:rsidR="0079361C">
        <w:t>ed</w:t>
      </w:r>
      <w:r>
        <w:t xml:space="preserve"> significantly. All the other terms showed no signif</w:t>
      </w:r>
      <w:r>
        <w:t>i</w:t>
      </w:r>
      <w:r>
        <w:t xml:space="preserve">cant change. </w:t>
      </w:r>
    </w:p>
    <w:p w14:paraId="1B80BA6F" w14:textId="77777777" w:rsidR="006B07AF" w:rsidRDefault="006B07AF" w:rsidP="006B07AF"/>
    <w:p w14:paraId="347CE951" w14:textId="266A9EA4"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14:paraId="370FAA82" w14:textId="202930A6"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w:t>
      </w:r>
      <w:proofErr w:type="spellStart"/>
      <w:r>
        <w:t>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w:t>
      </w:r>
      <w:proofErr w:type="spellStart"/>
      <w:r>
        <w:t>hexa-acylated</w:t>
      </w:r>
      <w:proofErr w:type="spellEnd"/>
      <w:r>
        <w:t xml:space="preserve">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w:t>
      </w:r>
      <w:proofErr w:type="spellStart"/>
      <w:r>
        <w:t>Pho</w:t>
      </w:r>
      <w:r>
        <w:t>s</w:t>
      </w:r>
      <w:r>
        <w:t>phatidylethanolamine</w:t>
      </w:r>
      <w:proofErr w:type="spellEnd"/>
      <w:r>
        <w:t xml:space="preserve"> (PE) is shown and similar results were also obtained for </w:t>
      </w:r>
      <w:proofErr w:type="spellStart"/>
      <w:r>
        <w:t>phosphat</w:t>
      </w:r>
      <w:r>
        <w:t>i</w:t>
      </w:r>
      <w:r>
        <w:t>dyl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w:t>
      </w:r>
      <w:r w:rsidR="0079361C">
        <w:t>two week</w:t>
      </w:r>
      <w:r>
        <w:t>s. Its mass co</w:t>
      </w:r>
      <w:r>
        <w:t>r</w:t>
      </w:r>
      <w:r>
        <w:t xml:space="preserve">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6F0D0E26" w14:textId="77777777" w:rsidR="006B07AF" w:rsidRDefault="006B07AF" w:rsidP="006B07AF"/>
    <w:p w14:paraId="62E4A83C"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14:paraId="7916FD4E" w14:textId="090FEBCA"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epleted samples)</w:t>
      </w:r>
      <w:r w:rsidRPr="006A38CC">
        <w:t>. On the other hand, relative levels of mRNA decrease</w:t>
      </w:r>
      <w:r w:rsidR="009456E1">
        <w:t>d</w:t>
      </w:r>
      <w:r w:rsidRPr="006A38CC">
        <w:t xml:space="preserve"> upon entry into stationary phase 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n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re mod</w:t>
      </w:r>
      <w:r w:rsidRPr="006A38CC">
        <w:t>i</w:t>
      </w:r>
      <w:r w:rsidRPr="006A38CC">
        <w:t xml:space="preserve">fied in a manner consistent with </w:t>
      </w:r>
      <w:r>
        <w:t xml:space="preserve">the activation of </w:t>
      </w:r>
      <w:r w:rsidRPr="006A38CC">
        <w:t>stress response</w:t>
      </w:r>
      <w:r>
        <w:t>s</w:t>
      </w:r>
      <w:r w:rsidRPr="006A38CC">
        <w:t>. Modifications beg</w:t>
      </w:r>
      <w:r w:rsidR="009456E1">
        <w:t>a</w:t>
      </w:r>
      <w:r w:rsidRPr="006A38CC">
        <w:t>n early in stationary phas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omains,</w:t>
      </w:r>
      <w:r w:rsidRPr="006A38CC">
        <w:t xml:space="preserve"> before and after entry to stationary phase</w:t>
      </w:r>
      <w:r>
        <w:t>.</w:t>
      </w:r>
      <w:r w:rsidRPr="006A38CC">
        <w:t xml:space="preserve"> </w:t>
      </w:r>
      <w:r>
        <w:t xml:space="preserve">A </w:t>
      </w:r>
      <w:r w:rsidRPr="006A38CC">
        <w:t>possible third region correspond</w:t>
      </w:r>
      <w:r w:rsidR="009456E1">
        <w:t>ed</w:t>
      </w:r>
      <w:r w:rsidRPr="006A38CC">
        <w:t xml:space="preserve"> to late tran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w:t>
      </w:r>
      <w:r w:rsidRPr="006A38CC">
        <w:t>o</w:t>
      </w:r>
      <w:r w:rsidRPr="006A38CC">
        <w:t xml:space="preserve">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nscript’s response over the entire duration of the experiment. This observation highlights that differences in post-transcriptional regulation, such as protein degradation, cause differences in regulation between mRNAs and their expressed proteins. </w:t>
      </w:r>
    </w:p>
    <w:p w14:paraId="02008EAE" w14:textId="77777777" w:rsidR="006B07AF" w:rsidRDefault="006B07AF" w:rsidP="006B07AF"/>
    <w:p w14:paraId="6A6E47B4" w14:textId="736EDC0D" w:rsidR="006B07AF" w:rsidRPr="00A83C91" w:rsidRDefault="006B07AF" w:rsidP="006B07AF">
      <w:pPr>
        <w:rPr>
          <w:b/>
        </w:rPr>
      </w:pPr>
      <w:r>
        <w:rPr>
          <w:b/>
          <w:bCs/>
        </w:rPr>
        <w:t>Figure 1 - supplemental figure 1.</w:t>
      </w:r>
      <w:r>
        <w:t xml:space="preserve"> </w:t>
      </w:r>
      <w:r w:rsidR="001071EB">
        <w:rPr>
          <w:b/>
        </w:rPr>
        <w:t>RNA-</w:t>
      </w:r>
      <w:proofErr w:type="spellStart"/>
      <w:r w:rsidR="001071EB">
        <w:rPr>
          <w:b/>
        </w:rPr>
        <w:t>seq</w:t>
      </w:r>
      <w:proofErr w:type="spellEnd"/>
      <w:r w:rsidRPr="00A83C91">
        <w:rPr>
          <w:b/>
        </w:rPr>
        <w:t xml:space="preserve"> and MS experiments </w:t>
      </w:r>
      <w:r w:rsidR="009456E1">
        <w:rPr>
          <w:b/>
        </w:rPr>
        <w:t>we</w:t>
      </w:r>
      <w:r w:rsidRPr="00A83C91">
        <w:rPr>
          <w:b/>
        </w:rPr>
        <w:t>re highly reproducible.</w:t>
      </w:r>
    </w:p>
    <w:p w14:paraId="23C1C1D3"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5B3588AD" w14:textId="77777777" w:rsidR="006B07AF" w:rsidRDefault="006B07AF" w:rsidP="006B07AF"/>
    <w:p w14:paraId="2FC94A90" w14:textId="77777777" w:rsidR="006B07AF" w:rsidRDefault="006B07AF" w:rsidP="006B07AF">
      <w:r>
        <w:rPr>
          <w:b/>
        </w:rPr>
        <w:t>Figure 1 –supplemental figure 2. Flux ratio profiles in long-term glucose growth.</w:t>
      </w:r>
    </w:p>
    <w:p w14:paraId="583E3780" w14:textId="6D4160C2" w:rsidR="006B07AF" w:rsidRDefault="006B07AF" w:rsidP="006B07AF">
      <w:pPr>
        <w:pStyle w:val="NoSpacing"/>
      </w:pPr>
      <w:r>
        <w:t xml:space="preserve">Flux ratios were computed </w:t>
      </w:r>
      <w:r w:rsidR="00774ACF">
        <w:t>via</w:t>
      </w:r>
      <w:r>
        <w:t xml:space="preserve"> </w:t>
      </w:r>
      <w:r w:rsidR="00774ACF">
        <w:t xml:space="preserve">the </w:t>
      </w:r>
      <w:proofErr w:type="spellStart"/>
      <w:r w:rsidR="00774ACF">
        <w:t>F</w:t>
      </w:r>
      <w:r>
        <w:t>iat</w:t>
      </w:r>
      <w:r w:rsidR="00774ACF">
        <w:t>F</w:t>
      </w:r>
      <w:r>
        <w:t>lux</w:t>
      </w:r>
      <w:proofErr w:type="spellEnd"/>
      <w:r>
        <w:t xml:space="preserve"> software from GC-MS derived </w:t>
      </w:r>
      <w:r w:rsidRPr="00BE34B9">
        <w:rPr>
          <w:vertAlign w:val="superscript"/>
        </w:rPr>
        <w:t>13</w:t>
      </w:r>
      <w:r>
        <w:t xml:space="preserve">C constraints. </w:t>
      </w:r>
      <w:r w:rsidR="00774ACF">
        <w:t xml:space="preserve">As </w:t>
      </w:r>
      <w:proofErr w:type="spellStart"/>
      <w:r w:rsidR="00774ACF">
        <w:t>FiatFlux</w:t>
      </w:r>
      <w:proofErr w:type="spellEnd"/>
      <w:r w:rsidR="00774ACF">
        <w:t xml:space="preserve"> considers each time point as an integral from the start of the experiment, this analysis allowed us to determine whether later time points during growth changed the overall central metabolic flux splits that were estimated from earlier time points.</w:t>
      </w:r>
      <w:r>
        <w:t xml:space="preserve">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65E40463" w14:textId="77777777" w:rsidR="006B07AF" w:rsidRDefault="006B07AF" w:rsidP="006B07AF"/>
    <w:p w14:paraId="77893077" w14:textId="0029F4DB" w:rsidR="006B07AF" w:rsidRDefault="006B07AF" w:rsidP="006B07AF">
      <w:r>
        <w:rPr>
          <w:b/>
          <w:bCs/>
        </w:rPr>
        <w:t xml:space="preserve">Figure 2- supplemental figure 1.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14:paraId="651531A6" w14:textId="7EFCC239" w:rsidR="006B07AF" w:rsidRDefault="006B07AF" w:rsidP="006B07AF">
      <w:pPr>
        <w:pStyle w:val="NoSpacing"/>
      </w:pPr>
      <w:r>
        <w:t xml:space="preserve">For each time point the fraction of total RNA reads in the </w:t>
      </w:r>
      <w:r w:rsidR="001071EB">
        <w:t>RNA-</w:t>
      </w:r>
      <w:proofErr w:type="spellStart"/>
      <w:r w:rsidR="001071EB">
        <w:t>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egar</w:t>
      </w:r>
      <w:r>
        <w:t>d</w:t>
      </w:r>
      <w:r>
        <w:t>ed before analyzing relative RNA expression levels.</w:t>
      </w:r>
    </w:p>
    <w:p w14:paraId="791EA736" w14:textId="77777777" w:rsidR="006B07AF" w:rsidRDefault="006B07AF" w:rsidP="006B07AF"/>
    <w:p w14:paraId="2801B0C3" w14:textId="64A32B21" w:rsidR="006B07AF" w:rsidRDefault="006B07AF" w:rsidP="006B07AF">
      <w:pPr>
        <w:rPr>
          <w:b/>
          <w:bCs/>
        </w:rPr>
      </w:pPr>
      <w:r>
        <w:rPr>
          <w:b/>
          <w:bCs/>
        </w:rPr>
        <w:t xml:space="preserve">Figure 2 - supplemental figure 2. </w:t>
      </w:r>
      <w:proofErr w:type="gramStart"/>
      <w:r>
        <w:rPr>
          <w:b/>
          <w:bCs/>
        </w:rPr>
        <w:t xml:space="preserve">Correlations between the absolute abundance between protein and mRNA </w:t>
      </w:r>
      <w:r w:rsidR="00774ACF">
        <w:rPr>
          <w:b/>
          <w:bCs/>
        </w:rPr>
        <w:t>wa</w:t>
      </w:r>
      <w:r>
        <w:rPr>
          <w:b/>
          <w:bCs/>
        </w:rPr>
        <w:t>s</w:t>
      </w:r>
      <w:proofErr w:type="gramEnd"/>
      <w:r>
        <w:rPr>
          <w:b/>
          <w:bCs/>
        </w:rPr>
        <w:t xml:space="preserve"> strongest at 3 hrs.</w:t>
      </w:r>
    </w:p>
    <w:p w14:paraId="63E70347" w14:textId="29A60D44"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30759DD9" w14:textId="77777777" w:rsidR="006B07AF" w:rsidDel="005D77B0" w:rsidRDefault="006B07AF" w:rsidP="006B07AF"/>
    <w:p w14:paraId="2B356C9E" w14:textId="77777777" w:rsidR="006B07AF" w:rsidRDefault="006B07AF" w:rsidP="006B07AF"/>
    <w:p w14:paraId="3B94BA9F" w14:textId="6257BD9F" w:rsidR="006B07AF" w:rsidRDefault="006B07AF" w:rsidP="006B07AF">
      <w:r>
        <w:rPr>
          <w:b/>
        </w:rPr>
        <w:t xml:space="preserve">Figure 4 – supplemental figure 1. Fitting of piecewise continuous curve </w:t>
      </w:r>
      <w:r w:rsidR="00774ACF">
        <w:rPr>
          <w:b/>
        </w:rPr>
        <w:t>wa</w:t>
      </w:r>
      <w:r>
        <w:rPr>
          <w:b/>
        </w:rPr>
        <w:t>s effective when sorting response curves</w:t>
      </w:r>
    </w:p>
    <w:p w14:paraId="53C83BB4" w14:textId="6CE56A1A"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nstra</w:t>
      </w:r>
      <w:r>
        <w:t>t</w:t>
      </w:r>
      <w:r>
        <w:t xml:space="preserve">ed by the histogram of </w:t>
      </w:r>
      <w:r w:rsidRPr="002F22E7">
        <w:rPr>
          <w:i/>
        </w:rPr>
        <w:t>t</w:t>
      </w:r>
      <w:r w:rsidRPr="002F22E7">
        <w:rPr>
          <w:vertAlign w:val="subscript"/>
        </w:rPr>
        <w:t>1</w:t>
      </w:r>
      <w:r>
        <w:t xml:space="preserve">, the time to the first inflection point. </w:t>
      </w:r>
    </w:p>
    <w:p w14:paraId="43A74F58" w14:textId="77777777" w:rsidR="006B07AF" w:rsidRDefault="006B07AF" w:rsidP="006B07AF"/>
    <w:p w14:paraId="049BAC7A" w14:textId="77777777" w:rsidR="006B07AF" w:rsidRDefault="006B07AF" w:rsidP="006B07AF">
      <w:r>
        <w:rPr>
          <w:b/>
          <w:bCs/>
        </w:rPr>
        <w:t>Figure 4 - supplemental figure 2. Distributions of time scales found by fitting the piecewise continuous curve, described in the main text, to the mRNA and protein profiles.</w:t>
      </w:r>
      <w:r>
        <w:t xml:space="preserve"> </w:t>
      </w:r>
    </w:p>
    <w:p w14:paraId="63347F10" w14:textId="7DB5410D"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14:paraId="6FFB723C" w14:textId="77777777" w:rsidR="006B07AF" w:rsidRDefault="006B07AF" w:rsidP="006B07AF">
      <w:pPr>
        <w:pStyle w:val="NoSpacing"/>
      </w:pPr>
    </w:p>
    <w:p w14:paraId="1C5A5771" w14:textId="77777777" w:rsidR="006B07AF" w:rsidRDefault="006B07AF" w:rsidP="006B07AF"/>
    <w:p w14:paraId="50D95667" w14:textId="77777777" w:rsidR="006B07AF" w:rsidRDefault="006B07AF" w:rsidP="006B07AF"/>
    <w:p w14:paraId="3CD48AC7" w14:textId="77777777" w:rsidR="006B07AF" w:rsidRDefault="006B07AF" w:rsidP="006B07AF">
      <w:pPr>
        <w:tabs>
          <w:tab w:val="clear" w:pos="720"/>
        </w:tabs>
        <w:suppressAutoHyphens w:val="0"/>
        <w:overflowPunct/>
      </w:pPr>
    </w:p>
    <w:p w14:paraId="7E66F872"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6BDEEF" w14:textId="77777777" w:rsidR="00935EC7" w:rsidRDefault="00935EC7">
      <w:r>
        <w:separator/>
      </w:r>
    </w:p>
  </w:endnote>
  <w:endnote w:type="continuationSeparator" w:id="0">
    <w:p w14:paraId="313EAFAB" w14:textId="77777777" w:rsidR="00935EC7" w:rsidRDefault="00935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6097E8" w14:textId="77777777" w:rsidR="00935EC7" w:rsidRDefault="00935EC7">
      <w:r>
        <w:separator/>
      </w:r>
    </w:p>
  </w:footnote>
  <w:footnote w:type="continuationSeparator" w:id="0">
    <w:p w14:paraId="6C3DA1CA" w14:textId="77777777" w:rsidR="00935EC7" w:rsidRDefault="00935E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A7B"/>
    <w:rsid w:val="00084537"/>
    <w:rsid w:val="00084AE5"/>
    <w:rsid w:val="00091659"/>
    <w:rsid w:val="00092635"/>
    <w:rsid w:val="00094766"/>
    <w:rsid w:val="000A37C7"/>
    <w:rsid w:val="000A786B"/>
    <w:rsid w:val="000C56A7"/>
    <w:rsid w:val="000C5B8A"/>
    <w:rsid w:val="000D1D07"/>
    <w:rsid w:val="000E0140"/>
    <w:rsid w:val="000E0EC9"/>
    <w:rsid w:val="000F05E8"/>
    <w:rsid w:val="000F36F6"/>
    <w:rsid w:val="000F60BE"/>
    <w:rsid w:val="0010241B"/>
    <w:rsid w:val="00102E0B"/>
    <w:rsid w:val="00102EF0"/>
    <w:rsid w:val="001050B9"/>
    <w:rsid w:val="001071EB"/>
    <w:rsid w:val="00112ADD"/>
    <w:rsid w:val="00112FBE"/>
    <w:rsid w:val="001165E3"/>
    <w:rsid w:val="00121B8F"/>
    <w:rsid w:val="00121D82"/>
    <w:rsid w:val="001269D0"/>
    <w:rsid w:val="0013323E"/>
    <w:rsid w:val="001357EF"/>
    <w:rsid w:val="00137F2A"/>
    <w:rsid w:val="00140E5E"/>
    <w:rsid w:val="00146BB0"/>
    <w:rsid w:val="00150045"/>
    <w:rsid w:val="001544BF"/>
    <w:rsid w:val="0016181E"/>
    <w:rsid w:val="00165989"/>
    <w:rsid w:val="001708F3"/>
    <w:rsid w:val="00173D63"/>
    <w:rsid w:val="00181E07"/>
    <w:rsid w:val="0018675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70E2"/>
    <w:rsid w:val="00207439"/>
    <w:rsid w:val="00221D3B"/>
    <w:rsid w:val="002248F9"/>
    <w:rsid w:val="00232334"/>
    <w:rsid w:val="00235623"/>
    <w:rsid w:val="00236EF2"/>
    <w:rsid w:val="00244A3D"/>
    <w:rsid w:val="00244C89"/>
    <w:rsid w:val="00252309"/>
    <w:rsid w:val="00263053"/>
    <w:rsid w:val="002638B2"/>
    <w:rsid w:val="00264C30"/>
    <w:rsid w:val="00264ECA"/>
    <w:rsid w:val="0026518A"/>
    <w:rsid w:val="002761A9"/>
    <w:rsid w:val="0027677E"/>
    <w:rsid w:val="0027744F"/>
    <w:rsid w:val="002814E7"/>
    <w:rsid w:val="00283417"/>
    <w:rsid w:val="00284445"/>
    <w:rsid w:val="002851EA"/>
    <w:rsid w:val="00293C5E"/>
    <w:rsid w:val="002A3F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27C59"/>
    <w:rsid w:val="00330DA0"/>
    <w:rsid w:val="00334145"/>
    <w:rsid w:val="00350F5D"/>
    <w:rsid w:val="00352DE8"/>
    <w:rsid w:val="00362432"/>
    <w:rsid w:val="00366D25"/>
    <w:rsid w:val="0037742C"/>
    <w:rsid w:val="00386127"/>
    <w:rsid w:val="0038655F"/>
    <w:rsid w:val="00396B9F"/>
    <w:rsid w:val="003A3807"/>
    <w:rsid w:val="003A3EE7"/>
    <w:rsid w:val="003B2373"/>
    <w:rsid w:val="003B48BD"/>
    <w:rsid w:val="003C0A93"/>
    <w:rsid w:val="003C75CD"/>
    <w:rsid w:val="003C78A7"/>
    <w:rsid w:val="003D5FBF"/>
    <w:rsid w:val="003D7B09"/>
    <w:rsid w:val="003E3B61"/>
    <w:rsid w:val="003F6DD6"/>
    <w:rsid w:val="0040506E"/>
    <w:rsid w:val="00411563"/>
    <w:rsid w:val="004169A9"/>
    <w:rsid w:val="00416A62"/>
    <w:rsid w:val="00417B6C"/>
    <w:rsid w:val="004203DE"/>
    <w:rsid w:val="00421334"/>
    <w:rsid w:val="00424AAE"/>
    <w:rsid w:val="004315ED"/>
    <w:rsid w:val="00434605"/>
    <w:rsid w:val="00434BE6"/>
    <w:rsid w:val="0043717B"/>
    <w:rsid w:val="004414A2"/>
    <w:rsid w:val="0044751C"/>
    <w:rsid w:val="00450CE6"/>
    <w:rsid w:val="004514F6"/>
    <w:rsid w:val="004623B1"/>
    <w:rsid w:val="004659BE"/>
    <w:rsid w:val="00467D76"/>
    <w:rsid w:val="00472EAA"/>
    <w:rsid w:val="00486DC8"/>
    <w:rsid w:val="004959BA"/>
    <w:rsid w:val="00497A97"/>
    <w:rsid w:val="004A05B4"/>
    <w:rsid w:val="004A645A"/>
    <w:rsid w:val="004B4F81"/>
    <w:rsid w:val="004B60DA"/>
    <w:rsid w:val="004B6E74"/>
    <w:rsid w:val="004C4F38"/>
    <w:rsid w:val="004D50CA"/>
    <w:rsid w:val="004D66F0"/>
    <w:rsid w:val="004E30A7"/>
    <w:rsid w:val="004F4BF4"/>
    <w:rsid w:val="00501736"/>
    <w:rsid w:val="00510A1A"/>
    <w:rsid w:val="0051531F"/>
    <w:rsid w:val="00524A42"/>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D21"/>
    <w:rsid w:val="00571362"/>
    <w:rsid w:val="00573C61"/>
    <w:rsid w:val="005763CF"/>
    <w:rsid w:val="00582620"/>
    <w:rsid w:val="00583154"/>
    <w:rsid w:val="0059034A"/>
    <w:rsid w:val="00590BE2"/>
    <w:rsid w:val="005A081E"/>
    <w:rsid w:val="005A348A"/>
    <w:rsid w:val="005A50CF"/>
    <w:rsid w:val="005B2B65"/>
    <w:rsid w:val="005B5095"/>
    <w:rsid w:val="005B6375"/>
    <w:rsid w:val="005C6FDF"/>
    <w:rsid w:val="005C70E6"/>
    <w:rsid w:val="005D60A1"/>
    <w:rsid w:val="005D60AE"/>
    <w:rsid w:val="005D77B0"/>
    <w:rsid w:val="005F105D"/>
    <w:rsid w:val="005F2028"/>
    <w:rsid w:val="005F5169"/>
    <w:rsid w:val="00602804"/>
    <w:rsid w:val="0060429C"/>
    <w:rsid w:val="00614FB5"/>
    <w:rsid w:val="0061662A"/>
    <w:rsid w:val="00620D74"/>
    <w:rsid w:val="00623B19"/>
    <w:rsid w:val="006255C8"/>
    <w:rsid w:val="0064120B"/>
    <w:rsid w:val="00663637"/>
    <w:rsid w:val="00665D55"/>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F227E"/>
    <w:rsid w:val="006F5C02"/>
    <w:rsid w:val="007043F0"/>
    <w:rsid w:val="007109F0"/>
    <w:rsid w:val="0071274C"/>
    <w:rsid w:val="00713060"/>
    <w:rsid w:val="00716B55"/>
    <w:rsid w:val="00720479"/>
    <w:rsid w:val="0072092E"/>
    <w:rsid w:val="0073304A"/>
    <w:rsid w:val="00735272"/>
    <w:rsid w:val="00740502"/>
    <w:rsid w:val="007534A3"/>
    <w:rsid w:val="007559BA"/>
    <w:rsid w:val="00766079"/>
    <w:rsid w:val="00774ACF"/>
    <w:rsid w:val="00774C5F"/>
    <w:rsid w:val="007766F5"/>
    <w:rsid w:val="00776862"/>
    <w:rsid w:val="0079361C"/>
    <w:rsid w:val="007949CB"/>
    <w:rsid w:val="00795F8F"/>
    <w:rsid w:val="0079687C"/>
    <w:rsid w:val="007A0C7A"/>
    <w:rsid w:val="007A2F06"/>
    <w:rsid w:val="007A6277"/>
    <w:rsid w:val="007B1A52"/>
    <w:rsid w:val="007B5261"/>
    <w:rsid w:val="007C6084"/>
    <w:rsid w:val="007C75B7"/>
    <w:rsid w:val="007D6713"/>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A4FC4"/>
    <w:rsid w:val="008B0D42"/>
    <w:rsid w:val="008B1ED2"/>
    <w:rsid w:val="008C2807"/>
    <w:rsid w:val="008C325D"/>
    <w:rsid w:val="008D285E"/>
    <w:rsid w:val="008D5C14"/>
    <w:rsid w:val="008E06BB"/>
    <w:rsid w:val="008E2EF9"/>
    <w:rsid w:val="008F0DD3"/>
    <w:rsid w:val="008F7A61"/>
    <w:rsid w:val="00905520"/>
    <w:rsid w:val="00912B30"/>
    <w:rsid w:val="00916319"/>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7364"/>
    <w:rsid w:val="009B2717"/>
    <w:rsid w:val="009B32DB"/>
    <w:rsid w:val="009B4531"/>
    <w:rsid w:val="009C1055"/>
    <w:rsid w:val="009C2E15"/>
    <w:rsid w:val="009C2E68"/>
    <w:rsid w:val="009C4950"/>
    <w:rsid w:val="009D2AE1"/>
    <w:rsid w:val="009D7802"/>
    <w:rsid w:val="009E262B"/>
    <w:rsid w:val="009E39BC"/>
    <w:rsid w:val="009F5524"/>
    <w:rsid w:val="00A00286"/>
    <w:rsid w:val="00A010B2"/>
    <w:rsid w:val="00A0134A"/>
    <w:rsid w:val="00A04477"/>
    <w:rsid w:val="00A12622"/>
    <w:rsid w:val="00A14C2C"/>
    <w:rsid w:val="00A162EF"/>
    <w:rsid w:val="00A21FA4"/>
    <w:rsid w:val="00A222F1"/>
    <w:rsid w:val="00A228D1"/>
    <w:rsid w:val="00A2316A"/>
    <w:rsid w:val="00A3644C"/>
    <w:rsid w:val="00A42BE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577CB"/>
    <w:rsid w:val="00B62195"/>
    <w:rsid w:val="00B6260B"/>
    <w:rsid w:val="00B66E5A"/>
    <w:rsid w:val="00B6756E"/>
    <w:rsid w:val="00B77979"/>
    <w:rsid w:val="00B95052"/>
    <w:rsid w:val="00B9696F"/>
    <w:rsid w:val="00BA4793"/>
    <w:rsid w:val="00BA5B3C"/>
    <w:rsid w:val="00BA7B16"/>
    <w:rsid w:val="00BC006C"/>
    <w:rsid w:val="00BC0A2B"/>
    <w:rsid w:val="00BD032F"/>
    <w:rsid w:val="00BD7623"/>
    <w:rsid w:val="00BE6C5E"/>
    <w:rsid w:val="00BF2918"/>
    <w:rsid w:val="00BF737D"/>
    <w:rsid w:val="00C0058A"/>
    <w:rsid w:val="00C15787"/>
    <w:rsid w:val="00C2285A"/>
    <w:rsid w:val="00C31314"/>
    <w:rsid w:val="00C32B41"/>
    <w:rsid w:val="00C33A78"/>
    <w:rsid w:val="00C42F8A"/>
    <w:rsid w:val="00C52641"/>
    <w:rsid w:val="00C60EFB"/>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3EC1"/>
    <w:rsid w:val="00D85427"/>
    <w:rsid w:val="00D85508"/>
    <w:rsid w:val="00D90EDA"/>
    <w:rsid w:val="00DA5E55"/>
    <w:rsid w:val="00DA6496"/>
    <w:rsid w:val="00DB572C"/>
    <w:rsid w:val="00DB5A9A"/>
    <w:rsid w:val="00DC06A9"/>
    <w:rsid w:val="00DC17C8"/>
    <w:rsid w:val="00DC6A09"/>
    <w:rsid w:val="00DC7499"/>
    <w:rsid w:val="00DD2481"/>
    <w:rsid w:val="00DD6EEC"/>
    <w:rsid w:val="00DD6F8A"/>
    <w:rsid w:val="00DF2ED2"/>
    <w:rsid w:val="00DF4F0B"/>
    <w:rsid w:val="00E05570"/>
    <w:rsid w:val="00E13F0B"/>
    <w:rsid w:val="00E16B95"/>
    <w:rsid w:val="00E17054"/>
    <w:rsid w:val="00E226E2"/>
    <w:rsid w:val="00E256D4"/>
    <w:rsid w:val="00E35203"/>
    <w:rsid w:val="00E37F9A"/>
    <w:rsid w:val="00E4416B"/>
    <w:rsid w:val="00E5438B"/>
    <w:rsid w:val="00E544E1"/>
    <w:rsid w:val="00E74EF3"/>
    <w:rsid w:val="00E76A3C"/>
    <w:rsid w:val="00E82279"/>
    <w:rsid w:val="00E84157"/>
    <w:rsid w:val="00E849A7"/>
    <w:rsid w:val="00E90962"/>
    <w:rsid w:val="00E97959"/>
    <w:rsid w:val="00EA1AB8"/>
    <w:rsid w:val="00EC1B51"/>
    <w:rsid w:val="00EE230D"/>
    <w:rsid w:val="00EE3948"/>
    <w:rsid w:val="00EE5A43"/>
    <w:rsid w:val="00EF1327"/>
    <w:rsid w:val="00EF389A"/>
    <w:rsid w:val="00EF4FAB"/>
    <w:rsid w:val="00EF5BF6"/>
    <w:rsid w:val="00EF797F"/>
    <w:rsid w:val="00F004FA"/>
    <w:rsid w:val="00F02CAB"/>
    <w:rsid w:val="00F058F7"/>
    <w:rsid w:val="00F06612"/>
    <w:rsid w:val="00F35294"/>
    <w:rsid w:val="00F4499A"/>
    <w:rsid w:val="00F51747"/>
    <w:rsid w:val="00F54C92"/>
    <w:rsid w:val="00F5631D"/>
    <w:rsid w:val="00F634F3"/>
    <w:rsid w:val="00F77B2D"/>
    <w:rsid w:val="00F81A79"/>
    <w:rsid w:val="00F833A6"/>
    <w:rsid w:val="00F9252A"/>
    <w:rsid w:val="00F9295C"/>
    <w:rsid w:val="00F96DFA"/>
    <w:rsid w:val="00F97A95"/>
    <w:rsid w:val="00FA4133"/>
    <w:rsid w:val="00FA4DA4"/>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0F09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wilkelab/AG3C_sEcoli_RNAseq" TargetMode="External"/><Relationship Id="rId9" Type="http://schemas.openxmlformats.org/officeDocument/2006/relationships/image" Target="media/image1.emf"/><Relationship Id="rId10" Type="http://schemas.openxmlformats.org/officeDocument/2006/relationships/hyperlink" Target="https://github.com/marcottelab/AG3C_starvation_t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28</Pages>
  <Words>36422</Words>
  <Characters>207609</Characters>
  <Application>Microsoft Macintosh Word</Application>
  <DocSecurity>0</DocSecurity>
  <Lines>1730</Lines>
  <Paragraphs>48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43544</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10</cp:revision>
  <cp:lastPrinted>2014-11-10T17:35:00Z</cp:lastPrinted>
  <dcterms:created xsi:type="dcterms:W3CDTF">2014-12-14T04:15:00Z</dcterms:created>
  <dcterms:modified xsi:type="dcterms:W3CDTF">2014-12-16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I7k9OiT"/&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